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25B212" w14:textId="21A13077" w:rsidR="00E32BF5" w:rsidRPr="00E2668D" w:rsidRDefault="00E2668D" w:rsidP="00BE7928">
      <w:pPr>
        <w:pStyle w:val="Heading1"/>
        <w:spacing w:line="480" w:lineRule="auto"/>
        <w:jc w:val="center"/>
        <w:rPr>
          <w:lang w:val="en-US"/>
        </w:rPr>
      </w:pPr>
      <w:r>
        <w:rPr>
          <w:lang w:val="en-US"/>
        </w:rPr>
        <w:t>Determining Mean and Standard Deviation of the Strong Gravit</w:t>
      </w:r>
      <w:r w:rsidRPr="0076625F">
        <w:rPr>
          <w:lang w:val="en-US"/>
        </w:rPr>
        <w:t>y</w:t>
      </w:r>
      <w:r>
        <w:rPr>
          <w:lang w:val="en-US"/>
        </w:rPr>
        <w:t xml:space="preserve"> Prior through Simulations</w:t>
      </w:r>
    </w:p>
    <w:p w14:paraId="1B1E7A03" w14:textId="332CAF97" w:rsidR="00172469" w:rsidRDefault="00172469" w:rsidP="00BE7928">
      <w:pPr>
        <w:spacing w:line="480" w:lineRule="auto"/>
        <w:jc w:val="center"/>
      </w:pPr>
      <w:r>
        <w:t>Björn Jörges</w:t>
      </w:r>
      <w:r>
        <w:rPr>
          <w:rFonts w:cstheme="minorHAnsi"/>
        </w:rPr>
        <w:t>¹</w:t>
      </w:r>
      <w:r w:rsidR="00911E7B" w:rsidRPr="00911E7B">
        <w:rPr>
          <w:rFonts w:cstheme="minorHAnsi"/>
        </w:rPr>
        <w:t>*</w:t>
      </w:r>
      <w:r>
        <w:t xml:space="preserve"> and Joan López-Moliner²</w:t>
      </w:r>
    </w:p>
    <w:p w14:paraId="39AAA036" w14:textId="48755C03" w:rsidR="00DA44CC" w:rsidRDefault="00DA44CC" w:rsidP="00BE7928">
      <w:pPr>
        <w:spacing w:line="480" w:lineRule="auto"/>
        <w:jc w:val="both"/>
      </w:pPr>
      <w:r>
        <w:t xml:space="preserve">1 Center for Vision Research, York University, </w:t>
      </w:r>
      <w:r w:rsidRPr="00DA44CC">
        <w:t xml:space="preserve">4700 </w:t>
      </w:r>
      <w:proofErr w:type="spellStart"/>
      <w:r w:rsidRPr="00DA44CC">
        <w:t>Keele</w:t>
      </w:r>
      <w:proofErr w:type="spellEnd"/>
      <w:r w:rsidRPr="00DA44CC">
        <w:t xml:space="preserve"> St</w:t>
      </w:r>
      <w:r w:rsidR="004D1B46">
        <w:t>reet</w:t>
      </w:r>
      <w:r w:rsidRPr="00DA44CC">
        <w:t>, Toronto, ON M3J 1P3</w:t>
      </w:r>
      <w:r w:rsidR="00230834">
        <w:t>, Canada</w:t>
      </w:r>
    </w:p>
    <w:p w14:paraId="4892E723" w14:textId="483E802D" w:rsidR="00172469" w:rsidRPr="00172469" w:rsidRDefault="00DA44CC" w:rsidP="00BE7928">
      <w:pPr>
        <w:spacing w:line="480" w:lineRule="auto"/>
        <w:jc w:val="both"/>
      </w:pPr>
      <w:r>
        <w:t>2</w:t>
      </w:r>
      <w:r w:rsidR="00172469" w:rsidRPr="00172469">
        <w:t xml:space="preserve"> Vision and Control of Action (VISCA) group, Department of Cognition, Development and Psychology of Education, </w:t>
      </w:r>
      <w:proofErr w:type="spellStart"/>
      <w:r w:rsidR="00172469" w:rsidRPr="00172469">
        <w:t>Institut</w:t>
      </w:r>
      <w:proofErr w:type="spellEnd"/>
      <w:r w:rsidR="00172469" w:rsidRPr="00172469">
        <w:t xml:space="preserve"> de </w:t>
      </w:r>
      <w:proofErr w:type="spellStart"/>
      <w:r w:rsidR="00172469" w:rsidRPr="00172469">
        <w:t>Neurociències</w:t>
      </w:r>
      <w:proofErr w:type="spellEnd"/>
      <w:r w:rsidR="00172469" w:rsidRPr="00172469">
        <w:t xml:space="preserve">, </w:t>
      </w:r>
      <w:proofErr w:type="spellStart"/>
      <w:r w:rsidR="00172469" w:rsidRPr="00172469">
        <w:t>Universitat</w:t>
      </w:r>
      <w:proofErr w:type="spellEnd"/>
      <w:r w:rsidR="00172469" w:rsidRPr="00172469">
        <w:t xml:space="preserve"> de Barcelona, Ps. </w:t>
      </w:r>
      <w:proofErr w:type="spellStart"/>
      <w:r w:rsidR="00172469" w:rsidRPr="00172469">
        <w:t>Vall</w:t>
      </w:r>
      <w:proofErr w:type="spellEnd"/>
      <w:r w:rsidR="00172469" w:rsidRPr="00172469">
        <w:t xml:space="preserve"> </w:t>
      </w:r>
      <w:proofErr w:type="spellStart"/>
      <w:r w:rsidR="00172469" w:rsidRPr="00172469">
        <w:t>d'Hebron</w:t>
      </w:r>
      <w:proofErr w:type="spellEnd"/>
      <w:r w:rsidR="00172469" w:rsidRPr="00172469">
        <w:t xml:space="preserve"> 171, 08035 Barcelona, Catalonia, Spain.</w:t>
      </w:r>
    </w:p>
    <w:p w14:paraId="46B9F4F1" w14:textId="16BD552E" w:rsidR="00172469" w:rsidRDefault="00172469" w:rsidP="00BE7928">
      <w:pPr>
        <w:spacing w:line="480" w:lineRule="auto"/>
        <w:jc w:val="both"/>
      </w:pPr>
      <w:r w:rsidRPr="00172469">
        <w:t>* Corresponding Author</w:t>
      </w:r>
    </w:p>
    <w:p w14:paraId="787970A4" w14:textId="77777777" w:rsidR="00705322" w:rsidRPr="00172469" w:rsidRDefault="00705322" w:rsidP="00BE7928">
      <w:pPr>
        <w:spacing w:line="480" w:lineRule="auto"/>
        <w:jc w:val="both"/>
      </w:pPr>
    </w:p>
    <w:p w14:paraId="40504E6E" w14:textId="7629226C" w:rsidR="00E32BF5" w:rsidRDefault="00E32BF5" w:rsidP="00BE7928">
      <w:pPr>
        <w:pStyle w:val="Heading1"/>
        <w:spacing w:line="480" w:lineRule="auto"/>
        <w:rPr>
          <w:lang w:val="en-US"/>
        </w:rPr>
      </w:pPr>
      <w:r w:rsidRPr="00E32BF5">
        <w:rPr>
          <w:lang w:val="en-US"/>
        </w:rPr>
        <w:t>Abstract</w:t>
      </w:r>
    </w:p>
    <w:p w14:paraId="63F1F076" w14:textId="69DE01EE" w:rsidR="00E32BF5" w:rsidRDefault="00402308" w:rsidP="00BE7928">
      <w:pPr>
        <w:spacing w:line="480" w:lineRule="auto"/>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 xml:space="preserve">to determine the </w:t>
      </w:r>
      <w:r w:rsidR="00763F65">
        <w:t xml:space="preserve">mean and the </w:t>
      </w:r>
      <w:r w:rsidR="001977EA">
        <w:t xml:space="preserve">standard deviation of the Strong Earth Gravity Prior. </w:t>
      </w:r>
      <w:r w:rsidR="00763F65">
        <w:t>To get its mean</w:t>
      </w:r>
      <w:r w:rsidR="001977EA">
        <w:t xml:space="preserve">, we </w:t>
      </w:r>
      <w:r w:rsidR="00763F65">
        <w:t xml:space="preserve">refine a model of mean timing errors we proposed in a previous paper </w:t>
      </w:r>
      <w:r w:rsidR="00763F65">
        <w:fldChar w:fldCharType="begin" w:fldLock="1"/>
      </w:r>
      <w:r w:rsidR="00D4226E">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1]","manualFormatting":"(Jörges &amp; López-Moliner, 2019)","plainTextFormattedCitation":"[1]","previouslyFormattedCitation":"[1]"},"properties":{"noteIndex":0},"schema":"https://github.com/citation-style-language/schema/raw/master/csl-citation.json"}</w:instrText>
      </w:r>
      <w:r w:rsidR="00763F65">
        <w:fldChar w:fldCharType="separate"/>
      </w:r>
      <w:r w:rsidR="00763F65" w:rsidRPr="00763F65">
        <w:rPr>
          <w:noProof/>
        </w:rPr>
        <w:t>(Jörges &amp; López-Moliner, 2019)</w:t>
      </w:r>
      <w:r w:rsidR="00763F65">
        <w:fldChar w:fldCharType="end"/>
      </w:r>
      <w:r w:rsidR="00763F65">
        <w:t>, while expand</w:t>
      </w:r>
      <w:r w:rsidR="001E2CFE">
        <w:t>ing</w:t>
      </w:r>
      <w:r w:rsidR="00763F65">
        <w:t xml:space="preserve"> the range of conditions under which it yields adequate predictions of performance. This underscores our previous conclusion that the gravity prior is likely to be very close to 9.81 m/s². To obtain the standard deviation, we </w:t>
      </w:r>
      <w:r w:rsidR="001977EA">
        <w:t>identify different sources of sensory and motor variability reflected in timing errors. We then model</w:t>
      </w:r>
      <w:r w:rsidR="000A5B70">
        <w:t xml:space="preserve"> timing responses based on </w:t>
      </w:r>
      <w:r w:rsidR="000A5B70">
        <w:lastRenderedPageBreak/>
        <w:t xml:space="preserve">quantitative assumptions about these sensory and motor errors for a range of standard deviations of the earth gravity </w:t>
      </w:r>
      <w:proofErr w:type="gramStart"/>
      <w:r w:rsidR="000A5B70">
        <w:t>prior, and</w:t>
      </w:r>
      <w:proofErr w:type="gramEnd"/>
      <w:r w:rsidR="000A5B70">
        <w:t xml:space="preserve"> find that</w:t>
      </w:r>
      <w:r>
        <w:t xml:space="preserve"> a standard deviation of </w:t>
      </w:r>
      <w:r w:rsidR="003D34FE">
        <w:t xml:space="preserve">around </w:t>
      </w:r>
      <w:r>
        <w:t xml:space="preserve">2 m/s² </w:t>
      </w:r>
      <w:r w:rsidR="000A5B70">
        <w:t>make</w:t>
      </w:r>
      <w:r>
        <w:t>s</w:t>
      </w:r>
      <w:r w:rsidR="000A5B70">
        <w:t xml:space="preserve"> for the best fit. This value is likely to represent an upper bound</w:t>
      </w:r>
      <w:r w:rsidR="0054296B">
        <w:t>, as there are strong theoretical reasons</w:t>
      </w:r>
      <w:r w:rsidR="00763F65">
        <w:t xml:space="preserve"> along with support</w:t>
      </w:r>
      <w:r w:rsidR="00910B28">
        <w:t>ing</w:t>
      </w:r>
      <w:r w:rsidR="00763F65">
        <w:t xml:space="preserve"> empirical evidence</w:t>
      </w:r>
      <w:r w:rsidR="0054296B">
        <w:t xml:space="preserve"> </w:t>
      </w:r>
      <w:r w:rsidR="00763F65">
        <w:t xml:space="preserve">for the </w:t>
      </w:r>
      <w:r w:rsidR="0054296B">
        <w:t xml:space="preserve">standard deviation of the earth gravity </w:t>
      </w:r>
      <w:r w:rsidR="00763F65">
        <w:t xml:space="preserve">being </w:t>
      </w:r>
      <w:r w:rsidR="0054296B">
        <w:t xml:space="preserve">lower than </w:t>
      </w:r>
      <w:r w:rsidR="00763F65">
        <w:t xml:space="preserve">this </w:t>
      </w:r>
      <w:r w:rsidR="0054296B">
        <w:t>valu</w:t>
      </w:r>
      <w:r w:rsidR="00763F65">
        <w:t>e</w:t>
      </w:r>
      <w:r w:rsidR="0054296B">
        <w:t>.</w:t>
      </w:r>
    </w:p>
    <w:p w14:paraId="67CDC4AE" w14:textId="0625D937" w:rsidR="00E32BF5" w:rsidRPr="00E32BF5" w:rsidRDefault="00E32BF5" w:rsidP="00BE7928">
      <w:pPr>
        <w:pStyle w:val="Heading1"/>
        <w:spacing w:line="480" w:lineRule="auto"/>
        <w:rPr>
          <w:lang w:val="en-US"/>
        </w:rPr>
      </w:pPr>
      <w:r w:rsidRPr="00E32BF5">
        <w:rPr>
          <w:lang w:val="en-US"/>
        </w:rPr>
        <w:t>Introduction</w:t>
      </w:r>
    </w:p>
    <w:p w14:paraId="7DD42585" w14:textId="3B3D98D1" w:rsidR="00BD3838" w:rsidRDefault="00891775" w:rsidP="00BE7928">
      <w:pPr>
        <w:spacing w:line="480" w:lineRule="auto"/>
        <w:jc w:val="both"/>
      </w:pPr>
      <w:r>
        <w:t xml:space="preserve">There is ample evidence that humans represent earth gravity and use it for a variety of tasks such as interception </w:t>
      </w:r>
      <w:r>
        <w:fldChar w:fldCharType="begin" w:fldLock="1"/>
      </w:r>
      <w:r w:rsidR="00D4226E">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id":"ITEM-6","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6","issue":"2","issued":{"date-parts":[["2004"]]},"page":"1055-1068","title":"Fast Adaptation of the Internal Model of Gravity for Manual Interceptions: Evidence for Event-Dependent Learning","type":"article-journal","volume":"93"},"uris":["http://www.mendeley.com/documents/?uuid=b7a72649-87c7-441a-a79b-ffdfac3d66f2"]},{"id":"ITEM-7","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7","issue":"4","issued":{"date-parts":[["2004"]]},"page":"1620-1634","title":"Internal Models of Target Motion: Expected Dynamics Overrides Measured Kinematics in Timing Manual Interceptions","type":"article-journal","volume":"91"},"uris":["http://www.mendeley.com/documents/?uuid=b07f479c-88a2-4519-8426-8b1fe252ce1f"]},{"id":"ITEM-8","itemData":{"DOI":"10.1016/j.neuropsychologia.2004.11.005","ISBN":"0028-3932 (Print)","ISSN":"00283932","PMID":"15707903","abstract":"We interact daily with moving objects. How accurate are our predictions about objects' motions? What sources of information do we use? These questions have received wide attention from a variety of different viewpoints. On one end of the spectrum are the ecological approaches assuming that all the information about the visual environment is present in the optic array, with no need to postulate conscious or unconscious representations. On the other end of the spectrum are the constructivist approaches assuming that a more or less accurate representation of the external world is built in the brain using explicit or implicit knowledge or memory besides sensory inputs. Representations can be related to naïve physics or to context cue-heuristics or to the construction of internal copies of environmental invariants. We address the issue of prediction of objects' fall at different levels. Cognitive understanding and perceptual judgment of simple Newtonian dynamics can be surprisingly inaccurate. By contrast, motor interactions with falling objects are often very accurate. We argue that the pragmatic action-oriented behaviour and the perception-oriented behaviour may use different modes of operation and different levels of representation. © 2004 Elsevier Ltd. All rights reserved.","author":[{"dropping-particle":"","family":"Zago","given":"Myrka","non-dropping-particle":"","parse-names":false,"suffix":""},{"dropping-particle":"","family":"Lacquaniti","given":"Francesco","non-dropping-particle":"","parse-names":false,"suffix":""}],"container-title":"Neuropsychologia","id":"ITEM-8","issue":"2 SPEC. ISS.","issued":{"date-parts":[["2005"]]},"page":"178-188","title":"Cognitive, perceptual and action-oriented representations of falling objects","type":"article-journal","volume":"43"},"uris":["http://www.mendeley.com/documents/?uuid=c329da7d-52ab-4a59-9d2e-ba10c4364347"]},{"id":"ITEM-9","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9","issue":"10","issued":{"date-parts":[["2011"]]},"page":"1-10","title":"Coherence of structural visual cues and pictorial gravity paves the way for interceptive actions","type":"article-journal","volume":"11"},"uris":["http://www.mendeley.com/documents/?uuid=f823a239-757b-48ff-811d-7f645693d896"]},{"id":"ITEM-10","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10","issue":"12","issued":{"date-parts":[["2014"]]},"page":"3803-3811","title":"Familiar trajectories facilitate the interpretation of physical forces when intercepting a moving target","type":"article-journal","volume":"232"},"uris":["http://www.mendeley.com/documents/?uuid=5480669d-7788-46f3-a926-17db5f2ac20c"]}],"mendeley":{"formattedCitation":"[2]–[11]","plainTextFormattedCitation":"[2]–[11]","previouslyFormattedCitation":"[2]–[11]"},"properties":{"noteIndex":0},"schema":"https://github.com/citation-style-language/schema/raw/master/csl-citation.json"}</w:instrText>
      </w:r>
      <w:r>
        <w:fldChar w:fldCharType="separate"/>
      </w:r>
      <w:r w:rsidR="00D4226E" w:rsidRPr="00D4226E">
        <w:rPr>
          <w:noProof/>
        </w:rPr>
        <w:t>[2]–[11]</w:t>
      </w:r>
      <w:r>
        <w:fldChar w:fldCharType="end"/>
      </w:r>
      <w:r>
        <w:t xml:space="preserve">, time estimation </w:t>
      </w:r>
      <w:r>
        <w:fldChar w:fldCharType="begin" w:fldLock="1"/>
      </w:r>
      <w:r w:rsidR="00D4226E">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12]","plainTextFormattedCitation":"[12]","previouslyFormattedCitation":"[12]"},"properties":{"noteIndex":0},"schema":"https://github.com/citation-style-language/schema/raw/master/csl-citation.json"}</w:instrText>
      </w:r>
      <w:r>
        <w:fldChar w:fldCharType="separate"/>
      </w:r>
      <w:r w:rsidR="00D4226E" w:rsidRPr="00D4226E">
        <w:rPr>
          <w:noProof/>
        </w:rPr>
        <w:t>[12]</w:t>
      </w:r>
      <w:r>
        <w:fldChar w:fldCharType="end"/>
      </w:r>
      <w:r>
        <w:t xml:space="preserve">, the perception of biological motion </w:t>
      </w:r>
      <w:r>
        <w:fldChar w:fldCharType="begin" w:fldLock="1"/>
      </w:r>
      <w:r w:rsidR="00D4226E">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13]","plainTextFormattedCitation":"[13]","previouslyFormattedCitation":"[13]"},"properties":{"noteIndex":0},"schema":"https://github.com/citation-style-language/schema/raw/master/csl-citation.json"}</w:instrText>
      </w:r>
      <w:r>
        <w:fldChar w:fldCharType="separate"/>
      </w:r>
      <w:r w:rsidR="00D4226E" w:rsidRPr="00D4226E">
        <w:rPr>
          <w:noProof/>
        </w:rPr>
        <w:t>[13]</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rsidR="00D4226E">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1]"},"properties":{"noteIndex":0},"schema":"https://github.com/citation-style-language/schema/raw/master/csl-citation.json"}</w:instrText>
      </w:r>
      <w:r>
        <w:fldChar w:fldCharType="separate"/>
      </w:r>
      <w:r w:rsidR="00D4226E" w:rsidRPr="00D4226E">
        <w:rPr>
          <w:noProof/>
        </w:rPr>
        <w:t>[1]</w:t>
      </w:r>
      <w:r>
        <w:fldChar w:fldCharType="end"/>
      </w:r>
      <w:r>
        <w:t xml:space="preserve">. This was an important finding to support our interpretation of the above results as a strong prior in a Bayesian framework of perception </w:t>
      </w:r>
      <w:r>
        <w:fldChar w:fldCharType="begin" w:fldLock="1"/>
      </w:r>
      <w:r w:rsidR="00D4226E">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14]","plainTextFormattedCitation":"[14]","previouslyFormattedCitation":"[14]"},"properties":{"noteIndex":0},"schema":"https://github.com/citation-style-language/schema/raw/master/csl-citation.json"}</w:instrText>
      </w:r>
      <w:r>
        <w:fldChar w:fldCharType="separate"/>
      </w:r>
      <w:r w:rsidR="00D4226E" w:rsidRPr="00D4226E">
        <w:rPr>
          <w:noProof/>
        </w:rPr>
        <w:t>[14]</w:t>
      </w:r>
      <w:r>
        <w:fldChar w:fldCharType="end"/>
      </w:r>
      <w:r>
        <w:t>.</w:t>
      </w:r>
      <w:r w:rsidR="009A3299">
        <w:t xml:space="preserve"> </w:t>
      </w:r>
      <w:r w:rsidR="003A567D">
        <w:t xml:space="preserve">The results presented in </w:t>
      </w:r>
      <w:r w:rsidR="003A567D">
        <w:fldChar w:fldCharType="begin" w:fldLock="1"/>
      </w:r>
      <w:r w:rsidR="00D4226E">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1]","plainTextFormattedCitation":"[1]","previouslyFormattedCitation":"[1]"},"properties":{"noteIndex":0},"schema":"https://github.com/citation-style-language/schema/raw/master/csl-citation.json"}</w:instrText>
      </w:r>
      <w:r w:rsidR="003A567D">
        <w:fldChar w:fldCharType="separate"/>
      </w:r>
      <w:r w:rsidR="00D4226E" w:rsidRPr="00D4226E">
        <w:rPr>
          <w:noProof/>
        </w:rPr>
        <w:t>[1]</w:t>
      </w:r>
      <w:r w:rsidR="003A567D">
        <w:fldChar w:fldCharType="end"/>
      </w:r>
      <w:r w:rsidR="003A567D">
        <w:t xml:space="preserve"> indicate </w:t>
      </w:r>
      <w:r w:rsidR="009A3299">
        <w:t xml:space="preserve">that </w:t>
      </w:r>
      <w:r w:rsidR="00910B28">
        <w:t>temporal errors in a timing task were consistent with a mean of</w:t>
      </w:r>
      <w:r w:rsidR="009A3299">
        <w:t xml:space="preserve"> 1g (9.81 m/s²)</w:t>
      </w:r>
      <w:r w:rsidR="00E37468">
        <w:t xml:space="preserve"> when </w:t>
      </w:r>
      <w:r w:rsidR="00A72A81">
        <w:t>o</w:t>
      </w:r>
      <w:r w:rsidR="00E37468">
        <w:t>cclusion</w:t>
      </w:r>
      <w:r w:rsidR="00910B28">
        <w:t>s</w:t>
      </w:r>
      <w:r w:rsidR="00E37468">
        <w:t xml:space="preserve"> </w:t>
      </w:r>
      <w:r w:rsidR="00910B28">
        <w:t>were</w:t>
      </w:r>
      <w:r w:rsidR="00E37468">
        <w:t xml:space="preserve"> long enough. </w:t>
      </w:r>
      <w:r w:rsidR="00A72A81">
        <w:t>In the present paper, we extend the simulations brought forward in our previous paper: First, we consider how accounting for the Aubert-</w:t>
      </w:r>
      <w:proofErr w:type="spellStart"/>
      <w:r w:rsidR="00A72A81">
        <w:t>Fleischl</w:t>
      </w:r>
      <w:proofErr w:type="spellEnd"/>
      <w:r w:rsidR="00A72A81">
        <w:t xml:space="preserve"> effect, which leads humans to perceive moving object at about 80</w:t>
      </w:r>
      <w:r w:rsidR="002B2E0C">
        <w:t>%</w:t>
      </w:r>
      <w:r w:rsidR="00A72A81">
        <w:t xml:space="preserve"> of their actual speed when they pursue the target with their eyes</w:t>
      </w:r>
      <w:r w:rsidR="00F91E84">
        <w:t xml:space="preserve"> </w:t>
      </w:r>
      <w:r w:rsidR="00F91E84">
        <w:fldChar w:fldCharType="begin" w:fldLock="1"/>
      </w:r>
      <w:r w:rsidR="00D4226E">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15]–[17]","plainTextFormattedCitation":"[15]–[17]","previouslyFormattedCitation":"[15]–[17]"},"properties":{"noteIndex":0},"schema":"https://github.com/citation-style-language/schema/raw/master/csl-citation.json"}</w:instrText>
      </w:r>
      <w:r w:rsidR="00F91E84">
        <w:fldChar w:fldCharType="separate"/>
      </w:r>
      <w:r w:rsidR="00D4226E" w:rsidRPr="00D4226E">
        <w:rPr>
          <w:noProof/>
        </w:rPr>
        <w:t>[15]–[17]</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 xml:space="preserve">we need to not only indicate its </w:t>
      </w:r>
      <w:r w:rsidR="002A7435">
        <w:t>mean</w:t>
      </w:r>
      <w:r w:rsidR="00A72A81">
        <w:t>,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gravity prior. We aim to achieve this goal </w:t>
      </w:r>
      <w:r w:rsidR="00402308">
        <w:t>by simulati</w:t>
      </w:r>
      <w:r w:rsidR="00A72A81">
        <w:t>ons</w:t>
      </w:r>
      <w:r w:rsidR="00402308">
        <w:t xml:space="preserve"> based on assumptions about the different sources of noise relevant to the task at hand.</w:t>
      </w:r>
    </w:p>
    <w:p w14:paraId="1A65CF6C" w14:textId="5EF684DA" w:rsidR="007774C7" w:rsidRDefault="002A7B37" w:rsidP="00BE7928">
      <w:pPr>
        <w:spacing w:line="480" w:lineRule="auto"/>
        <w:jc w:val="both"/>
      </w:pPr>
      <w:r>
        <w:t xml:space="preserve">In this paper, we adopt a </w:t>
      </w:r>
      <w:r w:rsidR="00D43573">
        <w:t>constructivist</w:t>
      </w:r>
      <w:r>
        <w:t xml:space="preserve">-computational framework </w:t>
      </w:r>
      <w:r w:rsidR="007F6D38">
        <w:fldChar w:fldCharType="begin" w:fldLock="1"/>
      </w:r>
      <w:r w:rsidR="00D4226E">
        <w:instrText>ADDIN CSL_CITATION {"citationItems":[{"id":"ITEM-1","itemData":{"DOI":"10.1111/ejop.12085","author":[{"dropping-particle":"","family":"Nanay","given":"Bence","non-dropping-particle":"","parse-names":false,"suffix":""}],"container-title":"European Journal of Philosophy","id":"ITEM-1","issue":"2","issued":{"date-parts":[["2014"]]},"page":"321-336","title":"The Representationalism versus Relationalism Debate: Explanatory Contextualism about Perception","type":"article-journal","volume":"23"},"uris":["http://www.mendeley.com/documents/?uuid=fb45cf5c-b7c6-40dd-93af-a8bcca38d956"]},{"id":"ITEM-2","itemData":{"ISBN":"0-7167-1284-9","abstract":"In Vision, Marr describes a general framework for understanding visual perception and touches on broader questions about how the brain and its functions can be studied and understood. Researchers from a range of brain and cognitive sciences have long valued Marr's creativity, intellectual power, and ability to integrate insights and data from neuroscience, psychology, and computation. This MIT Press edition makes Marr's influential work available to a new generation of students and scientists. In Marr's framework, the process of vision constructs a set of representations, starting from a description of the input image and culminating with a description of three-dimensional objects in the surrounding environment. A central theme, and one that has had far-reaching influence in both neuroscience and cognitive science, is the notion of different levels of analysis -- in Marr's framework, the computational level, the algorithmic level, and the hardware implementation level. Now, thirty years later, the main problems that occupied Marr remain fundamental open problems in the study of perception. Vision provides inspiration for the continuing efforts to integrate knowledge from cognition and computation to understand vision and the brain.","author":[{"dropping-particle":"","family":"Marr","given":"David","non-dropping-particle":"","parse-names":false,"suffix":""}],"container-title":"Vision: A computational investigation into the human representation and processing of visual information","id":"ITEM-2","issued":{"date-parts":[["1982"]]},"title":"A computational investigation into the human representation and processing of visual information.pdf","type":"article"},"uris":["http://www.mendeley.com/documents/?uuid=e3ffd3e1-2215-4db0-a1d3-ff09e6171873"]}],"mendeley":{"formattedCitation":"[18], [19]","plainTextFormattedCitation":"[18], [19]","previouslyFormattedCitation":"[18], [19]"},"properties":{"noteIndex":0},"schema":"https://github.com/citation-style-language/schema/raw/master/csl-citation.json"}</w:instrText>
      </w:r>
      <w:r w:rsidR="007F6D38">
        <w:fldChar w:fldCharType="separate"/>
      </w:r>
      <w:r w:rsidR="00D4226E" w:rsidRPr="00D4226E">
        <w:rPr>
          <w:noProof/>
        </w:rPr>
        <w:t>[18], [19]</w:t>
      </w:r>
      <w:r w:rsidR="007F6D38">
        <w:fldChar w:fldCharType="end"/>
      </w:r>
      <w:r>
        <w:t xml:space="preserve">; we view perception as a process by which humans </w:t>
      </w:r>
      <w:r w:rsidR="00D9735A">
        <w:t>acknowledge</w:t>
      </w:r>
      <w:r w:rsidR="00CA3C73">
        <w:t xml:space="preserve"> the state of the worl</w:t>
      </w:r>
      <w:r w:rsidR="008F40B3">
        <w:t>d</w:t>
      </w:r>
      <w:r w:rsidR="00CA3C73">
        <w:t xml:space="preserve"> around us </w:t>
      </w:r>
      <w:r w:rsidR="00612B5E">
        <w:t xml:space="preserve">based on both prior knowledge and </w:t>
      </w:r>
      <w:r w:rsidR="002D66FE">
        <w:t xml:space="preserve">sensory online information </w:t>
      </w:r>
      <w:r w:rsidR="00CA11E1">
        <w:t>in order to</w:t>
      </w:r>
      <w:r>
        <w:t xml:space="preserve"> guide their interactions with the external world.</w:t>
      </w:r>
      <w:r w:rsidR="007631C4">
        <w:t xml:space="preserve"> Please not</w:t>
      </w:r>
      <w:r w:rsidR="004A4D6B">
        <w:t>e</w:t>
      </w:r>
      <w:r w:rsidR="007631C4">
        <w:t xml:space="preserve"> that </w:t>
      </w:r>
      <w:r w:rsidR="004A4D6B">
        <w:t xml:space="preserve">other psychological traditions, such as ecological perception </w:t>
      </w:r>
      <w:r w:rsidR="004A4D6B">
        <w:fldChar w:fldCharType="begin" w:fldLock="1"/>
      </w:r>
      <w:r w:rsidR="00D4226E">
        <w:instrText>ADDIN CSL_CITATION {"citationItems":[{"id":"ITEM-1","itemData":{"author":[{"dropping-particle":"","family":"Gibson","given":"James J","non-dropping-particle":"","parse-names":false,"suffix":""}],"id":"ITEM-1","issued":{"date-parts":[["1986"]]},"publisher":"Taylor &amp; Francis","publisher-place":"New York","title":"The Ecological Approach to Visual Perception","type":"book"},"uris":["http://www.mendeley.com/documents/?uuid=ff5687c0-f4b0-41f2-940b-869e2a855d9e"]}],"mendeley":{"formattedCitation":"[20]","plainTextFormattedCitation":"[20]","previouslyFormattedCitation":"[20]"},"properties":{"noteIndex":0},"schema":"https://github.com/citation-style-language/schema/raw/master/csl-citation.json"}</w:instrText>
      </w:r>
      <w:r w:rsidR="004A4D6B">
        <w:fldChar w:fldCharType="separate"/>
      </w:r>
      <w:r w:rsidR="00D4226E" w:rsidRPr="00D4226E">
        <w:rPr>
          <w:noProof/>
        </w:rPr>
        <w:t>[20]</w:t>
      </w:r>
      <w:r w:rsidR="004A4D6B">
        <w:fldChar w:fldCharType="end"/>
      </w:r>
      <w:r w:rsidR="004A4D6B">
        <w:t xml:space="preserve">, deny the necessity of </w:t>
      </w:r>
      <w:r w:rsidR="00CA11E1">
        <w:t xml:space="preserve">prior </w:t>
      </w:r>
      <w:r w:rsidR="00CA11E1">
        <w:lastRenderedPageBreak/>
        <w:t>knowledge</w:t>
      </w:r>
      <w:r w:rsidR="004A4D6B">
        <w:t>.</w:t>
      </w:r>
      <w:r>
        <w:t xml:space="preserve"> </w:t>
      </w:r>
      <w:r w:rsidR="004A4D6B">
        <w:t xml:space="preserve"> </w:t>
      </w:r>
      <w:r w:rsidR="00282148">
        <w:t xml:space="preserve">Within our </w:t>
      </w:r>
      <w:r w:rsidR="00261379">
        <w:t>constructivist</w:t>
      </w:r>
      <w:r w:rsidR="00CA11E1">
        <w:t xml:space="preserve"> </w:t>
      </w:r>
      <w:r w:rsidR="00282148">
        <w:t>framework, we</w:t>
      </w:r>
      <w:r w:rsidR="00BD3838">
        <w:t xml:space="preserve"> envision</w:t>
      </w:r>
      <w:r w:rsidR="00E23038">
        <w:t xml:space="preserve"> (visual)</w:t>
      </w:r>
      <w:r w:rsidR="00BD3838">
        <w:t xml:space="preserve"> perception as a</w:t>
      </w:r>
      <w:r w:rsidR="00E23038">
        <w:t xml:space="preserve"> two-step</w:t>
      </w:r>
      <w:r w:rsidR="00BD3838">
        <w:t xml:space="preserve"> process: Encoding and Decoding</w:t>
      </w:r>
      <w:r w:rsidR="00C23250">
        <w:t xml:space="preserve"> </w:t>
      </w:r>
      <w:r w:rsidR="00C23250">
        <w:fldChar w:fldCharType="begin" w:fldLock="1"/>
      </w:r>
      <w:r w:rsidR="00D4226E">
        <w:instrText>ADDIN CSL_CITATION {"citationItems":[{"id":"ITEM-1","itemData":{"DOI":"10.1146/annurev.neuro.29.051605.113038","author":[{"dropping-particle":"","family":"Gold","given":"Joshua I","non-dropping-particle":"","parse-names":false,"suffix":""},{"dropping-particle":"","family":"Shadlen","given":"Michael N","non-dropping-particle":"","parse-names":false,"suffix":""}],"id":"ITEM-1","issued":{"date-parts":[["2007"]]},"title":"The Neural Basis of Decision Making","type":"article-journal"},"uris":["http://www.mendeley.com/documents/?uuid=b7dfaddb-74be-4262-bab2-4adb8e8014f4"]},{"id":"ITEM-2","itemData":{"author":[{"dropping-particle":"","family":"Schneidman","given":"Elad","non-dropping-particle":"","parse-names":false,"suffix":""},{"dropping-particle":"","family":"Bialek","given":"William","non-dropping-particle":"","parse-names":false,"suffix":""},{"dropping-particle":"","family":"Ii","given":"Michael J Berry","non-dropping-particle":"","parse-names":false,"suffix":""}],"id":"ITEM-2","issue":"37","issued":{"date-parts":[["2003"]]},"page":"11539-11553","title":"Synergy , Redundancy , and Independence in Population Codes","type":"article-journal","volume":"23"},"uris":["http://www.mendeley.com/documents/?uuid=1e0054b1-223a-4f6a-a613-4ddca440dab4"]}],"mendeley":{"formattedCitation":"[21], [22]","plainTextFormattedCitation":"[21], [22]","previouslyFormattedCitation":"[21], [22]"},"properties":{"noteIndex":0},"schema":"https://github.com/citation-style-language/schema/raw/master/csl-citation.json"}</w:instrText>
      </w:r>
      <w:r w:rsidR="00C23250">
        <w:fldChar w:fldCharType="separate"/>
      </w:r>
      <w:r w:rsidR="00D4226E" w:rsidRPr="00D4226E">
        <w:rPr>
          <w:noProof/>
        </w:rPr>
        <w:t>[21], [22]</w:t>
      </w:r>
      <w:r w:rsidR="00C23250">
        <w:fldChar w:fldCharType="end"/>
      </w:r>
      <w:r w:rsidR="00BD3838">
        <w:t>. During Encoding, low level signals such as luminosity, retinal velocities or orientation are picked up by the perceptual system</w:t>
      </w:r>
      <w:r w:rsidR="007631C4">
        <w:t xml:space="preserve"> and represented as neural activity</w:t>
      </w:r>
      <w:r w:rsidR="00BD3838">
        <w:t>. However</w:t>
      </w:r>
      <w:r w:rsidR="00402308">
        <w:t xml:space="preserve">, these </w:t>
      </w:r>
      <w:r w:rsidR="001A57F8">
        <w:t>low-level</w:t>
      </w:r>
      <w:r w:rsidR="00402308">
        <w:t xml:space="preserve"> sensory signals</w:t>
      </w:r>
      <w:r w:rsidR="007631C4">
        <w:t>, and the neural activity they are represented as,</w:t>
      </w:r>
      <w:r w:rsidR="00402308">
        <w:t xml:space="preserve"> </w:t>
      </w:r>
      <w:r w:rsidR="007631C4">
        <w:t xml:space="preserve">can be </w:t>
      </w:r>
      <w:r w:rsidR="00402308">
        <w:t>ambiguous with respect to the state of the world:</w:t>
      </w:r>
      <w:r w:rsidR="00BD3838">
        <w:t xml:space="preserve"> </w:t>
      </w:r>
      <w:r w:rsidR="00402308">
        <w:t xml:space="preserve">for example, </w:t>
      </w:r>
      <w:r w:rsidR="00BD3838">
        <w:t>the same retinal velocities can correspond to vastly different physical velocities, depending on the distance between observer and object.</w:t>
      </w:r>
      <w:r w:rsidR="007631C4">
        <w:t xml:space="preserve"> An object that moves 6 m in front of the observer in the fronto-parallel plane with a physical speed of 1 m/s elicits a retinal speed of </w:t>
      </w:r>
      <w:r w:rsidR="00282148">
        <w:t xml:space="preserve">about </w:t>
      </w:r>
      <w:r w:rsidR="007631C4">
        <w:t>9.5°/s</w:t>
      </w:r>
      <w:r w:rsidR="00282148">
        <w:t xml:space="preserve"> when fixation is maintained</w:t>
      </w:r>
      <w:r w:rsidR="007631C4">
        <w:t>. The same retinal speed could correspond to a target that moves at a physical speed of 1.2 m/s 7 m in front of the observer.</w:t>
      </w:r>
      <w:r w:rsidR="00BD3838">
        <w:t xml:space="preserve"> Decoding is the process of interpreting optic flow information. In Decoding, humans often combine sensory input with previous </w:t>
      </w:r>
      <w:r w:rsidR="00103427">
        <w:t xml:space="preserve">(prior) </w:t>
      </w:r>
      <w:r w:rsidR="00BD3838">
        <w:t>knowledge to obtain a more accurate and precise estimate of the observed state of the world.</w:t>
      </w:r>
      <w:r w:rsidR="00402308">
        <w:t xml:space="preserve"> For example, we use knowledge about the size of an object to recover its most likely distance to the observer, thus providing a key to recover its physical velocity from retinal motion.</w:t>
      </w:r>
      <w:r w:rsidR="007631C4">
        <w:t xml:space="preserve"> If we, for example</w:t>
      </w:r>
      <w:r w:rsidR="00B02D0B">
        <w:t>,</w:t>
      </w:r>
      <w:r w:rsidR="007631C4">
        <w:t xml:space="preserve"> know that we are observing a basketball and know from experience that its radius is 0.12 m, and we perceive that the target occupies a visual angle of 0.5°, we know that the target moves at 7 m in front of as. We then also know that the physical velocity of the ball is 1.2 m/s, not 1 m/s.</w:t>
      </w:r>
      <w:r w:rsidR="00B02D0B">
        <w:t xml:space="preserve"> </w:t>
      </w:r>
      <w:r w:rsidR="00BD3838">
        <w:t>In some, if not many instances, this combination occurs according to Bayes’ formula</w:t>
      </w:r>
      <w:r w:rsidR="007774C7">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7801C8" w:rsidRDefault="00FA5BF0" w:rsidP="00BE7928">
            <w:pPr>
              <w:pStyle w:val="MaterialsandMethodsText"/>
              <w:spacing w:line="480" w:lineRule="auto"/>
              <w:rPr>
                <w:sz w:val="20"/>
                <w:szCs w:val="20"/>
              </w:rPr>
            </w:pPr>
            <m:oMathPara>
              <m:oMath>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A</m:t>
                    </m:r>
                  </m:e>
                  <m:e>
                    <m:r>
                      <w:rPr>
                        <w:rFonts w:ascii="Cambria Math" w:hAnsi="Cambria Math"/>
                        <w:sz w:val="20"/>
                        <w:szCs w:val="20"/>
                      </w:rPr>
                      <m:t>B</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B</m:t>
                        </m:r>
                      </m:e>
                      <m:e>
                        <m:r>
                          <w:rPr>
                            <w:rFonts w:ascii="Cambria Math" w:hAnsi="Cambria Math"/>
                            <w:sz w:val="20"/>
                            <w:szCs w:val="20"/>
                          </w:rPr>
                          <m:t>A</m:t>
                        </m:r>
                      </m:e>
                    </m:d>
                    <m:r>
                      <w:rPr>
                        <w:rFonts w:ascii="Cambria Math" w:hAnsi="Cambria Math"/>
                        <w:sz w:val="20"/>
                        <w:szCs w:val="20"/>
                      </w:rPr>
                      <m:t>P(A)</m:t>
                    </m:r>
                  </m:num>
                  <m:den>
                    <m:r>
                      <w:rPr>
                        <w:rFonts w:ascii="Cambria Math" w:hAnsi="Cambria Math"/>
                        <w:sz w:val="20"/>
                        <w:szCs w:val="20"/>
                      </w:rPr>
                      <m:t>P(B)</m:t>
                    </m:r>
                  </m:den>
                </m:f>
              </m:oMath>
            </m:oMathPara>
          </w:p>
        </w:tc>
        <w:tc>
          <w:tcPr>
            <w:tcW w:w="783" w:type="dxa"/>
            <w:shd w:val="clear" w:color="auto" w:fill="FFFFFF" w:themeFill="background1"/>
            <w:vAlign w:val="center"/>
          </w:tcPr>
          <w:p w14:paraId="09869576" w14:textId="1F6C4F8B" w:rsidR="00FA5BF0" w:rsidRPr="00277A48" w:rsidRDefault="00FA5BF0" w:rsidP="00BE7928">
            <w:pPr>
              <w:pStyle w:val="MaterialsandMethodsText"/>
              <w:spacing w:line="480" w:lineRule="auto"/>
            </w:pPr>
            <w:r w:rsidRPr="00277A48">
              <w:t>[</w:t>
            </w:r>
            <w:r>
              <w:t>1</w:t>
            </w:r>
            <w:r w:rsidRPr="00277A48">
              <w:t>]</w:t>
            </w:r>
          </w:p>
        </w:tc>
      </w:tr>
    </w:tbl>
    <w:p w14:paraId="737F43B2" w14:textId="3C584E9D" w:rsidR="00BD3838" w:rsidRPr="004F7B12" w:rsidRDefault="007774C7" w:rsidP="00BE7928">
      <w:pPr>
        <w:spacing w:line="480" w:lineRule="auto"/>
        <w:jc w:val="both"/>
      </w:pPr>
      <w:r>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sensory input (Likelihood)</w:t>
      </w:r>
      <w:r w:rsidR="00812FD6">
        <w:t xml:space="preserve">, corresponding to the term </w:t>
      </w:r>
      <m:oMath>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num>
          <m:den>
            <m:r>
              <w:rPr>
                <w:rFonts w:ascii="Cambria Math" w:hAnsi="Cambria Math"/>
              </w:rPr>
              <m:t>P(B)</m:t>
            </m:r>
          </m:den>
        </m:f>
      </m:oMath>
      <w:r w:rsidR="00812FD6">
        <w:t xml:space="preserve"> in Equation 1,</w:t>
      </w:r>
      <w:r w:rsidR="00BD3838">
        <w:t xml:space="preserve"> and prior knowledge (Prior)</w:t>
      </w:r>
      <w:r w:rsidR="00812FD6">
        <w:t xml:space="preserve">, corresponding to </w:t>
      </w:r>
      <m:oMath>
        <m:r>
          <w:rPr>
            <w:rFonts w:ascii="Cambria Math" w:hAnsi="Cambria Math"/>
          </w:rPr>
          <m:t>P(A)</m:t>
        </m:r>
      </m:oMath>
      <w:r w:rsidR="00812FD6">
        <w:rPr>
          <w:rFonts w:eastAsiaTheme="minorEastAsia"/>
        </w:rPr>
        <w:t xml:space="preserve"> in Equation 1,</w:t>
      </w:r>
      <w:r w:rsidR="00BD3838">
        <w:t xml:space="preserve"> </w:t>
      </w:r>
      <w:r>
        <w:t xml:space="preserve">are combined </w:t>
      </w:r>
      <w:r w:rsidR="00BD3838">
        <w:t>according to their respective precisions to yield a more precise</w:t>
      </w:r>
      <w:r w:rsidR="00855B76">
        <w:t xml:space="preserve"> and more accurate final percept </w:t>
      </w:r>
      <w:r w:rsidR="00855B76">
        <w:lastRenderedPageBreak/>
        <w:t>(Posterior).</w:t>
      </w:r>
      <w:r w:rsidR="004A4D6B">
        <w:t xml:space="preserve"> Under many circumstances, Prior, Likelihood and Posterior can be represented as normal distributions whose standard deviations correspond to the representation’s reliability. If an organism has a high sensitivity to the sensory input, that is, when they are able to reliably distinguish one stimulus strength from a very similar stimulus strength, the standard deviation of the Likelihood would be very low, which corresponds to a very narrow distribution. On the other hand, if the organism has a very precise representation of the most likely state of the world, the Prior would be very narrow. Finally, the standard deviation of the Posterior would depend on the precision of Likelihood and Prior. </w:t>
      </w:r>
      <w:r w:rsidR="006D354B">
        <w:t>U</w:t>
      </w:r>
      <w:r w:rsidR="004F7B12">
        <w:t>sually</w:t>
      </w:r>
      <w:r w:rsidR="004A4D6B">
        <w:t>,</w:t>
      </w:r>
      <w:r w:rsidR="004F7B12">
        <w:t xml:space="preserve">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body posture while serving) into account only to some extent (see “Normal Prior” scenario in</w:t>
      </w:r>
      <w:r w:rsidR="005F517F">
        <w:t xml:space="preserve"> Figure 1</w:t>
      </w:r>
      <w:r w:rsidR="004F7B12">
        <w:t>). However, in the case of gravity it seems that the expectation of Earth Gravity overrules all sensory information that humans collect on the law of motion of an observed object</w:t>
      </w:r>
      <w:r w:rsidR="00094829">
        <w:t xml:space="preserve"> </w:t>
      </w:r>
      <w:r w:rsidR="00094829">
        <w:fldChar w:fldCharType="begin" w:fldLock="1"/>
      </w:r>
      <w:r w:rsidR="00D4226E">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1152/jn.00475.2015","ISSN":"0022-3077","author":[{"dropping-particle":"","family":"Scaleia","given":"Barbara","non-dropping-particle":"La","parse-names":false,"suffix":""},{"dropping-particle":"","family":"Zago","given":"Myrka","non-dropping-particle":"","parse-names":false,"suffix":""},{"dropping-particle":"","family":"Lacquaniti","given":"Francesco","non-dropping-particle":"","parse-names":false,"suffix":""}],"container-title":"Journal of Neurophysiology","id":"ITEM-3","issued":{"date-parts":[["2015"]]},"note":"NULL","page":"1577-1592","title":"Hand interception of occluded motion in humans: A test of model-based versus on-line control","type":"article-journal","volume":"114"},"uris":["http://www.mendeley.com/documents/?uuid=8620b313-ef80-4016-978d-230eea1f8e01"]},{"id":"ITEM-4","itemData":{"DOI":"10.1152/jn.00215.2005","ISBN":"0022-3077 (Print)","ISSN":"0022-3077","PMID":"15817649","author":[{"dropping-particle":"","family":"Zago","given":"Myrka","non-dropping-particle":"","parse-names":false,"suffix":""},{"dropping-particle":"","family":"Lacquaniti","given":"Francesco","non-dropping-particle":"","parse-names":false,"suffix":""}],"container-title":"Journal of Neurophysiology","id":"ITEM-4","issue":"2","issued":{"date-parts":[["2005"]]},"page":"1346-1357","title":"Internal Model of Gravity for Hand Interception: Parametric Adaptation to Zero-Gravity Visual Targets on Earth","type":"article-journal","volume":"94"},"uris":["http://www.mendeley.com/documents/?uuid=d6a5dba7-ef67-45d0-bd23-2be7125542a7"]},{"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5], [6], [23]–[25]","plainTextFormattedCitation":"[5], [6], [23]–[25]","previouslyFormattedCitation":"[5], [6], [23]–[25]"},"properties":{"noteIndex":0},"schema":"https://github.com/citation-style-language/schema/raw/master/csl-citation.json"}</w:instrText>
      </w:r>
      <w:r w:rsidR="00094829">
        <w:fldChar w:fldCharType="separate"/>
      </w:r>
      <w:r w:rsidR="00D4226E" w:rsidRPr="00D4226E">
        <w:rPr>
          <w:noProof/>
        </w:rPr>
        <w:t>[5], [6], [23]–[25]</w:t>
      </w:r>
      <w:r w:rsidR="00094829">
        <w:fldChar w:fldCharType="end"/>
      </w:r>
      <w:r w:rsidR="004F7B12">
        <w:t xml:space="preserve">. On a theoretical level, this is a sensible </w:t>
      </w:r>
      <w:proofErr w:type="gramStart"/>
      <w:r w:rsidR="004F7B12">
        <w:t>assumption, since</w:t>
      </w:r>
      <w:proofErr w:type="gramEnd"/>
      <w:r w:rsidR="004F7B12">
        <w:t xml:space="preserve"> all of human evolution and each human’s individual development occurred under Earth Gravity. In Bayesian terms, the Prior is extremely precise and thus overrules all sensory information represented as the Likelihood.</w:t>
      </w:r>
      <w:r w:rsidR="00B117EC">
        <w:t xml:space="preserve"> According to our interpretation, we would thus expect an extremely low value for the standard deviation of the earth gravity prior</w:t>
      </w:r>
      <w:r w:rsidR="00015257">
        <w:t xml:space="preserve"> (“Strong Prior” scenario in</w:t>
      </w:r>
      <w:r w:rsidR="00751554">
        <w:t xml:space="preserve"> Figure 1</w:t>
      </w:r>
      <w:r w:rsidR="00015257">
        <w:t>)</w:t>
      </w:r>
      <w:r w:rsidR="00B117EC">
        <w:t>.</w:t>
      </w:r>
      <w:r w:rsidR="007B6594">
        <w:t xml:space="preserve"> We would expect this value to be represented more precisely than linear velocities, which generally elicit Weber Fractions of 10%, which corresponds to a standard deviation of about 15% of the mean </w:t>
      </w:r>
      <w:r w:rsidR="00BE3250">
        <w:t>re</w:t>
      </w:r>
      <w:r w:rsidR="007B6594">
        <w:t xml:space="preserve">presented </w:t>
      </w:r>
      <w:r w:rsidR="00BE3250">
        <w:t>stimulation</w:t>
      </w:r>
      <w:r w:rsidR="007B6594">
        <w:t>.</w:t>
      </w:r>
    </w:p>
    <w:p w14:paraId="010605AD" w14:textId="2D9ECBE9" w:rsidR="008D72BE" w:rsidRDefault="009A3299" w:rsidP="00BE7928">
      <w:pPr>
        <w:spacing w:line="480" w:lineRule="auto"/>
        <w:jc w:val="both"/>
      </w:pPr>
      <w:r>
        <w:t xml:space="preserve">In the following, we use the </w:t>
      </w:r>
      <w:r w:rsidR="00891775">
        <w:t xml:space="preserve">data from </w:t>
      </w:r>
      <w:r>
        <w:t>our</w:t>
      </w:r>
      <w:r w:rsidR="00891775">
        <w:t xml:space="preserve"> previous study </w:t>
      </w:r>
      <w:r w:rsidR="00891775">
        <w:fldChar w:fldCharType="begin" w:fldLock="1"/>
      </w:r>
      <w:r w:rsidR="00D4226E">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1]","plainTextFormattedCitation":"[1]","previouslyFormattedCitation":"[1]"},"properties":{"noteIndex":0},"schema":"https://github.com/citation-style-language/schema/raw/master/csl-citation.json"}</w:instrText>
      </w:r>
      <w:r w:rsidR="00891775">
        <w:fldChar w:fldCharType="separate"/>
      </w:r>
      <w:r w:rsidR="00D4226E" w:rsidRPr="00D4226E">
        <w:rPr>
          <w:noProof/>
        </w:rPr>
        <w:t>[1]</w:t>
      </w:r>
      <w:r w:rsidR="00891775">
        <w:fldChar w:fldCharType="end"/>
      </w:r>
      <w:r w:rsidR="00891775">
        <w:t xml:space="preserve"> to </w:t>
      </w:r>
      <w:r>
        <w:t>simulate the variability of responses under different assumptions about the standard deviation of the gravity prior</w:t>
      </w:r>
      <w:r w:rsidR="006D354B">
        <w:t>.</w:t>
      </w:r>
    </w:p>
    <w:p w14:paraId="5F146EED" w14:textId="1F9DCF10" w:rsidR="008D72BE" w:rsidRDefault="008D72BE" w:rsidP="00BE7928">
      <w:pPr>
        <w:pStyle w:val="Heading1"/>
        <w:spacing w:line="480" w:lineRule="auto"/>
        <w:rPr>
          <w:lang w:val="en-US"/>
        </w:rPr>
      </w:pPr>
      <w:r>
        <w:rPr>
          <w:lang w:val="en-US"/>
        </w:rPr>
        <w:lastRenderedPageBreak/>
        <w:t>Methods</w:t>
      </w:r>
    </w:p>
    <w:p w14:paraId="4AAD9C5A" w14:textId="0E1054C7" w:rsidR="00D9735A" w:rsidRDefault="00EE4218" w:rsidP="005F22BB">
      <w:pPr>
        <w:spacing w:line="480" w:lineRule="auto"/>
        <w:jc w:val="both"/>
      </w:pPr>
      <w:r>
        <w:t xml:space="preserve">In this paper, we use previously published data </w:t>
      </w:r>
      <w:r>
        <w:fldChar w:fldCharType="begin" w:fldLock="1"/>
      </w:r>
      <w:r w:rsidR="00D4226E">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1]","plainTextFormattedCitation":"[1]","previouslyFormattedCitation":"[1]"},"properties":{"noteIndex":0},"schema":"https://github.com/citation-style-language/schema/raw/master/csl-citation.json"}</w:instrText>
      </w:r>
      <w:r>
        <w:fldChar w:fldCharType="separate"/>
      </w:r>
      <w:r w:rsidR="00D4226E" w:rsidRPr="00D4226E">
        <w:rPr>
          <w:noProof/>
        </w:rPr>
        <w:t>[1]</w:t>
      </w:r>
      <w:r>
        <w:fldChar w:fldCharType="end"/>
      </w:r>
      <w:r>
        <w:t>. The pre-registration for the original hypotheses can view viewed on Open Science Foundation (</w:t>
      </w:r>
      <w:hyperlink r:id="rId8" w:history="1">
        <w:r w:rsidRPr="005F22BB">
          <w:t>https://osf.io/8vg95/</w:t>
        </w:r>
      </w:hyperlink>
      <w:r>
        <w:t>)</w:t>
      </w:r>
      <w:r w:rsidR="00B90D07">
        <w:t>. All data relevant to this project are available in our GitHub repository (</w:t>
      </w:r>
      <w:hyperlink r:id="rId9" w:history="1">
        <w:r w:rsidR="00D9735A" w:rsidRPr="00972CF8">
          <w:rPr>
            <w:rStyle w:val="Hyperlink"/>
          </w:rPr>
          <w:t>https://github.com/b-jorges/SD-of-Gravity-Prior</w:t>
        </w:r>
      </w:hyperlink>
      <w:r w:rsidR="00B90D07" w:rsidRPr="005F22BB">
        <w:t>).</w:t>
      </w:r>
    </w:p>
    <w:p w14:paraId="19600CED" w14:textId="1AF00609" w:rsidR="00D9735A" w:rsidRPr="00FF3550" w:rsidRDefault="00D9735A" w:rsidP="00FF3550">
      <w:pPr>
        <w:pStyle w:val="Heading2"/>
        <w:rPr>
          <w:lang w:val="en-US"/>
        </w:rPr>
      </w:pPr>
      <w:r w:rsidRPr="00FF3550">
        <w:rPr>
          <w:lang w:val="en-US"/>
        </w:rPr>
        <w:t>Participants</w:t>
      </w:r>
    </w:p>
    <w:p w14:paraId="052451E7" w14:textId="60F9D558" w:rsidR="00D9735A" w:rsidRDefault="00D9735A" w:rsidP="005F22BB">
      <w:pPr>
        <w:spacing w:line="480" w:lineRule="auto"/>
        <w:jc w:val="both"/>
      </w:pPr>
      <w:r>
        <w:t xml:space="preserve">We tested ten participants (n = 10) overall, including one of the authors (BJ) who was excluded </w:t>
      </w:r>
      <w:r w:rsidR="0073314D">
        <w:t>from</w:t>
      </w:r>
      <w:r>
        <w:t xml:space="preserve"> the analyses in this paper. The remaining participants were between 23 and 34 years old and had normal or corrected-to-normal vision. Three (n = 3)</w:t>
      </w:r>
      <w:r w:rsidR="00FE6E3A">
        <w:t xml:space="preserve"> of the included participants</w:t>
      </w:r>
      <w:r>
        <w:t xml:space="preserve"> were women and </w:t>
      </w:r>
      <w:r w:rsidR="00FE6E3A">
        <w:t>six</w:t>
      </w:r>
      <w:r>
        <w:t xml:space="preserve"> (n = </w:t>
      </w:r>
      <w:r w:rsidR="00FE6E3A">
        <w:t>6</w:t>
      </w:r>
      <w:r>
        <w:t xml:space="preserve">) were men. </w:t>
      </w:r>
      <w:r w:rsidR="001B0D87" w:rsidRPr="001B0D87">
        <w:t>All participants gave their informed consent. The research in this study was part of an ongoing research program that has been approved by the local ethics committee of the University of Barcelona. The experiment was conducted in accordance with the Code of Ethics of the World Medical Association (Declaration of Helsinki).</w:t>
      </w:r>
    </w:p>
    <w:p w14:paraId="7A19342F" w14:textId="23DC4088" w:rsidR="00D9735A" w:rsidRPr="00FF3550" w:rsidRDefault="00D9735A" w:rsidP="00FF3550">
      <w:pPr>
        <w:pStyle w:val="Heading2"/>
        <w:rPr>
          <w:lang w:val="en-US"/>
        </w:rPr>
      </w:pPr>
      <w:r w:rsidRPr="00FF3550">
        <w:rPr>
          <w:lang w:val="en-US"/>
        </w:rPr>
        <w:t>Stimuli</w:t>
      </w:r>
    </w:p>
    <w:p w14:paraId="53A45C26" w14:textId="1DE3236E" w:rsidR="00D9735A" w:rsidRDefault="00D9735A" w:rsidP="005F22BB">
      <w:pPr>
        <w:spacing w:line="480" w:lineRule="auto"/>
        <w:jc w:val="both"/>
      </w:pPr>
      <w:r>
        <w:t>Participants were shown targets of tennis ball size (r = 0.033), shape and texture in an immersive 3D environment</w:t>
      </w:r>
      <w:r w:rsidR="009B576D">
        <w:t xml:space="preserve"> (see Figure 2).</w:t>
      </w:r>
      <w:r>
        <w:t xml:space="preserve"> </w:t>
      </w:r>
      <w:r w:rsidR="009B576D">
        <w:t xml:space="preserve">The 3D environment should help </w:t>
      </w:r>
      <w:r>
        <w:t>participants</w:t>
      </w:r>
      <w:r w:rsidR="009B576D">
        <w:t xml:space="preserve"> to perceive the stimulus at the correct distance</w:t>
      </w:r>
      <w:r>
        <w:t xml:space="preserve"> and activate the internal model of gravity </w:t>
      </w:r>
      <w:r>
        <w:fldChar w:fldCharType="begin" w:fldLock="1"/>
      </w:r>
      <w:r w:rsidR="00D4226E">
        <w:instrText>ADDIN CSL_CITATION {"citationItems":[{"id":"ITEM-1","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1","issue":"10","issued":{"date-parts":[["2011"]]},"page":"1-10","title":"Coherence of structural visual cues and pictorial gravity paves the way for interceptive actions","type":"article-journal","volume":"11"},"uris":["http://www.mendeley.com/documents/?uuid=f823a239-757b-48ff-811d-7f645693d896"]}],"mendeley":{"formattedCitation":"[10]","plainTextFormattedCitation":"[10]","previouslyFormattedCitation":"[10]"},"properties":{"noteIndex":0},"schema":"https://github.com/citation-style-language/schema/raw/master/csl-citation.json"}</w:instrText>
      </w:r>
      <w:r>
        <w:fldChar w:fldCharType="separate"/>
      </w:r>
      <w:r w:rsidR="00D4226E" w:rsidRPr="00D4226E">
        <w:rPr>
          <w:noProof/>
        </w:rPr>
        <w:t>[10]</w:t>
      </w:r>
      <w:r>
        <w:fldChar w:fldCharType="end"/>
      </w:r>
      <w:r>
        <w:t>. The targets moved along parabolic trajectories in the fronto-parallel plane 6.15 m in front of the observer. The trajectories were determined by the simulated gravity (0.7g, 0.85g, 1g, 1.15g, 1.3g or -1g), the initial vertical velocity (4.5 or 6 m/s) and the initial vertical velocity (3 or 4 m/s).</w:t>
      </w:r>
      <w:r w:rsidR="00DC2456">
        <w:t xml:space="preserve"> Air drag was simulated in line with the air drag at the location </w:t>
      </w:r>
      <w:r w:rsidR="009B576D">
        <w:t xml:space="preserve">of the </w:t>
      </w:r>
      <w:r w:rsidR="00DC2456">
        <w:t>experiment (Barcelona in Spain, at sea-level)</w:t>
      </w:r>
      <w:r w:rsidR="00066F10">
        <w:t>, and the ball did not spin.</w:t>
      </w:r>
      <w:r>
        <w:t xml:space="preserve"> Targets always moved from left to right. When gravity </w:t>
      </w:r>
      <w:r w:rsidR="00634877">
        <w:t>acted downwards</w:t>
      </w:r>
      <w:r>
        <w:t>, the target started 0.5m above the simulated ground</w:t>
      </w:r>
      <w:r w:rsidR="00634877">
        <w:t xml:space="preserve"> and when it acted upwards, the target started out 3.5m above the ground. The final position</w:t>
      </w:r>
      <w:r w:rsidR="009B576D">
        <w:t>s</w:t>
      </w:r>
      <w:r w:rsidR="00634877">
        <w:t xml:space="preserve"> were marked </w:t>
      </w:r>
      <w:r w:rsidR="009B576D">
        <w:t xml:space="preserve">with </w:t>
      </w:r>
      <w:r w:rsidR="00634877">
        <w:t xml:space="preserve">tables for </w:t>
      </w:r>
      <w:r w:rsidR="009B576D">
        <w:t xml:space="preserve">downwards </w:t>
      </w:r>
      <w:r w:rsidR="00634877">
        <w:t>gravities and by lamp</w:t>
      </w:r>
      <w:r w:rsidR="00791E6F">
        <w:t>s hanging from the ceiling</w:t>
      </w:r>
      <w:r w:rsidR="00634877">
        <w:t xml:space="preserve"> </w:t>
      </w:r>
      <w:r w:rsidR="009B576D">
        <w:t xml:space="preserve">for upwards </w:t>
      </w:r>
      <w:r w:rsidR="00634877">
        <w:t>gravit</w:t>
      </w:r>
      <w:r w:rsidR="009B576D">
        <w:t>ies</w:t>
      </w:r>
      <w:r w:rsidR="00634877">
        <w:t>.</w:t>
      </w:r>
      <w:r>
        <w:t xml:space="preserve"> </w:t>
      </w:r>
      <w:r w:rsidR="00634877">
        <w:t>T</w:t>
      </w:r>
      <w:r>
        <w:t xml:space="preserve">he total flight time was the time it took for </w:t>
      </w:r>
      <w:r w:rsidR="00634877">
        <w:t xml:space="preserve">the ball </w:t>
      </w:r>
      <w:r>
        <w:t xml:space="preserve">to return to its initial height. </w:t>
      </w:r>
      <w:r w:rsidR="009B576D">
        <w:t xml:space="preserve">The target </w:t>
      </w:r>
      <w:r>
        <w:t xml:space="preserve">disappeared either </w:t>
      </w:r>
      <w:r>
        <w:lastRenderedPageBreak/>
        <w:t>between 75% and 80% (Short Occlusion) or between 50% and 55% (Long Occlusion) of the total flight time.</w:t>
      </w:r>
      <w:r w:rsidR="000E1327">
        <w:t xml:space="preserve"> Each of the conditions was repeated 24 times, for a total of 1344 trials across four blocks. Within each block, the kinetic profiles were presented in a random order. </w:t>
      </w:r>
      <w:r w:rsidR="00634877">
        <w:t xml:space="preserve">From the participant’s perspective, the trajectories always unfolded in front of the white </w:t>
      </w:r>
      <w:r w:rsidR="009B576D">
        <w:t>wall</w:t>
      </w:r>
      <w:r w:rsidR="00634877">
        <w:t>, that is, low level cues such as contrast and brightness were equal across all trajectories and conditions.</w:t>
      </w:r>
      <w:r w:rsidR="003101EB">
        <w:t xml:space="preserve"> Figure 2 shows the trajectories projected on the visual scene.</w:t>
      </w:r>
    </w:p>
    <w:p w14:paraId="7CE01506" w14:textId="7F318FAB" w:rsidR="00791E6F" w:rsidRPr="00FF3550" w:rsidRDefault="00791E6F" w:rsidP="00FF3550">
      <w:pPr>
        <w:pStyle w:val="Heading2"/>
        <w:rPr>
          <w:lang w:val="en-US"/>
        </w:rPr>
      </w:pPr>
      <w:r w:rsidRPr="00FF3550">
        <w:rPr>
          <w:lang w:val="en-US"/>
        </w:rPr>
        <w:t>Apparatus</w:t>
      </w:r>
    </w:p>
    <w:p w14:paraId="2B61A169" w14:textId="4170CC24" w:rsidR="00791E6F" w:rsidRDefault="00791E6F" w:rsidP="005F22BB">
      <w:pPr>
        <w:spacing w:line="480" w:lineRule="auto"/>
        <w:jc w:val="both"/>
      </w:pPr>
      <w:r>
        <w:t>We used two Sony laser projectors (</w:t>
      </w:r>
      <w:r w:rsidRPr="00791E6F">
        <w:t>VPL-FHZ57</w:t>
      </w:r>
      <w:r>
        <w:t>) to present overlaid images on a back-projection screen (244 cm high and 184 cm wide). The images had a resolution of 1920 x 1080 pixels and were refreshed at 85Hz. Participants were wearing glasses with polarizing filters to provide stereoscopic images. They stood 2 m in front of the screen. The disparity between the two projectors’ images w</w:t>
      </w:r>
      <w:r w:rsidR="00C71237">
        <w:t>as</w:t>
      </w:r>
      <w:r>
        <w:t xml:space="preserve"> adapted to each participant</w:t>
      </w:r>
      <w:r w:rsidR="00C71237">
        <w:t>’</w:t>
      </w:r>
      <w:r>
        <w:t xml:space="preserve">s interocular distance. The stimuli were programmed in PsychoPy </w:t>
      </w:r>
      <w:r>
        <w:fldChar w:fldCharType="begin" w:fldLock="1"/>
      </w:r>
      <w:r w:rsidR="00D4226E">
        <w:instrText>ADDIN CSL_CITATION {"citationItems":[{"id":"ITEM-1","itemData":{"DOI":"10.3758/s13428-018-01193-y","ISSN":"15543528","abstract":"Abstract 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author":[{"dropping-particle":"","family":"Peirce","given":"Jonathan","non-dropping-particle":"","parse-names":false,"suffix":""},{"dropping-particle":"","family":"Gray","given":"Jeremy R.","non-dropping-particle":"","parse-names":false,"suffix":""},{"dropping-particle":"","family":"Simpson","given":"Sol","non-dropping-particle":"","parse-names":false,"suffix":""},{"dropping-particle":"","family":"MacAskill","given":"Michael","non-dropping-particle":"","parse-names":false,"suffix":""},{"dropping-particle":"","family":"Höchenberger","given":"Richard","non-dropping-particle":"","parse-names":false,"suffix":""},{"dropping-particle":"","family":"Sogo","given":"Hiroyuki","non-dropping-particle":"","parse-names":false,"suffix":""},{"dropping-particle":"","family":"Kastman","given":"Erik","non-dropping-particle":"","parse-names":false,"suffix":""},{"dropping-particle":"","family":"Lindeløv","given":"Jonas Kristoffer","non-dropping-particle":"","parse-names":false,"suffix":""}],"container-title":"Behavior Research Methods","id":"ITEM-1","issue":"1","issued":{"date-parts":[["2019"]]},"page":"195-203","publisher":"Behavior Research Methods","title":"PsychoPy2: Experiments in behavior made easy","type":"article-journal","volume":"51"},"uris":["http://www.mendeley.com/documents/?uuid=49d7f046-0727-416e-bbaa-5f360737a526"]}],"mendeley":{"formattedCitation":"[26]","plainTextFormattedCitation":"[26]","previouslyFormattedCitation":"[26]"},"properties":{"noteIndex":0},"schema":"https://github.com/citation-style-language/schema/raw/master/csl-citation.json"}</w:instrText>
      </w:r>
      <w:r>
        <w:fldChar w:fldCharType="separate"/>
      </w:r>
      <w:r w:rsidR="00D4226E" w:rsidRPr="00D4226E">
        <w:rPr>
          <w:noProof/>
        </w:rPr>
        <w:t>[26]</w:t>
      </w:r>
      <w:r>
        <w:fldChar w:fldCharType="end"/>
      </w:r>
      <w:r>
        <w:t xml:space="preserve">. </w:t>
      </w:r>
      <w:r w:rsidRPr="00791E6F">
        <w:t xml:space="preserve">The projectors introduced a delay of 0.049259 s (SD = 0.001894 s) that </w:t>
      </w:r>
      <w:r w:rsidR="00C71237">
        <w:t xml:space="preserve">we </w:t>
      </w:r>
      <w:r w:rsidRPr="00791E6F">
        <w:t xml:space="preserve">accounted for in the analysis of timing responses. </w:t>
      </w:r>
      <w:r w:rsidR="00C71237">
        <w:t xml:space="preserve">For another hypothesis, eye-tracking data was acquired; see </w:t>
      </w:r>
      <w:r w:rsidR="00C71237">
        <w:fldChar w:fldCharType="begin" w:fldLock="1"/>
      </w:r>
      <w:r w:rsidR="00D4226E">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1]","plainTextFormattedCitation":"[1]","previouslyFormattedCitation":"[1]"},"properties":{"noteIndex":0},"schema":"https://github.com/citation-style-language/schema/raw/master/csl-citation.json"}</w:instrText>
      </w:r>
      <w:r w:rsidR="00C71237">
        <w:fldChar w:fldCharType="separate"/>
      </w:r>
      <w:r w:rsidR="00D4226E" w:rsidRPr="00D4226E">
        <w:rPr>
          <w:noProof/>
        </w:rPr>
        <w:t>[1]</w:t>
      </w:r>
      <w:r w:rsidR="00C71237">
        <w:fldChar w:fldCharType="end"/>
      </w:r>
      <w:r w:rsidR="00C71237">
        <w:t>.</w:t>
      </w:r>
    </w:p>
    <w:p w14:paraId="6C3DA7E4" w14:textId="5AA56422" w:rsidR="008A0722" w:rsidRDefault="008A0722" w:rsidP="005F22BB">
      <w:pPr>
        <w:spacing w:line="480" w:lineRule="auto"/>
        <w:jc w:val="both"/>
      </w:pPr>
      <w:r>
        <w:t xml:space="preserve">Participant responses were collected with a </w:t>
      </w:r>
      <w:r w:rsidR="00E10150">
        <w:t xml:space="preserve">regular computer </w:t>
      </w:r>
      <w:r>
        <w:t>mouse.</w:t>
      </w:r>
      <w:r w:rsidR="00E10150">
        <w:t xml:space="preserve"> It has been shown that commodity input devices often lack in temporal accuracy and precision for response capture </w:t>
      </w:r>
      <w:r w:rsidR="00E10150">
        <w:fldChar w:fldCharType="begin" w:fldLock="1"/>
      </w:r>
      <w:r w:rsidR="00D4226E">
        <w:instrText>ADDIN CSL_CITATION {"citationItems":[{"id":"ITEM-1","itemData":{"DOI":"10.3758/BRM.41.3.598","ISSN":"1554351X","abstract":"Since the publication of Plant, Hammond, and Turner (2004), which highlighted a pressing need for researchers to pay more attention to sources of error in computer-based experiments, the landscape has undoubtedly changed, but not necessarily for the better. Readily available hardware has improved in terms of raw speed; multi core processors abound; graphics cards now have hundreds of megabytes of RAM; main memory is measured in gigabytes; drive space is measured in terabytes; ever larger thin film transistor displays capable of single-digit response times, together with newer Digital Light Processing multimedia projectors, enable much greater graphic complexity; and new 64-bit operating systems, such as Microsoft Vista, are now commonplace. However, have millisecond-accurate presentation and response timing improved, and will they ever be available in commodity computers and peripherals? In the present article, we used a Black Box ToolKit to measure the variability in timing characteristics of hardware used commonly in psychological research. © 2009 The Psychonomic Society, Inc.","author":[{"dropping-particle":"","family":"Plant","given":"Richard R.","non-dropping-particle":"","parse-names":false,"suffix":""},{"dropping-particle":"","family":"Turner","given":"Garry","non-dropping-particle":"","parse-names":false,"suffix":""}],"container-title":"Behavior Research Methods","id":"ITEM-1","issue":"3","issued":{"date-parts":[["2009"]]},"page":"598-614","title":"Millisecond precision psychological research in a world of commodity computers: New hardware, new problems?","type":"article-journal","volume":"41"},"uris":["http://www.mendeley.com/documents/?uuid=7bc0d50d-d9df-4aa6-aa58-845d811fb6db"]}],"mendeley":{"formattedCitation":"[27]","plainTextFormattedCitation":"[27]","previouslyFormattedCitation":"[27]"},"properties":{"noteIndex":0},"schema":"https://github.com/citation-style-language/schema/raw/master/csl-citation.json"}</w:instrText>
      </w:r>
      <w:r w:rsidR="00E10150">
        <w:fldChar w:fldCharType="separate"/>
      </w:r>
      <w:r w:rsidR="00D4226E" w:rsidRPr="00D4226E">
        <w:rPr>
          <w:noProof/>
        </w:rPr>
        <w:t>[27]</w:t>
      </w:r>
      <w:r w:rsidR="00E10150">
        <w:fldChar w:fldCharType="end"/>
      </w:r>
      <w:r w:rsidR="00E10150">
        <w:t>. To mitigate such issues,</w:t>
      </w:r>
      <w:r>
        <w:t xml:space="preserve"> </w:t>
      </w:r>
      <w:r w:rsidR="00E10150">
        <w:t>w</w:t>
      </w:r>
      <w:r w:rsidRPr="008A0722">
        <w:t xml:space="preserve">e use the </w:t>
      </w:r>
      <w:proofErr w:type="spellStart"/>
      <w:r w:rsidRPr="008A0722">
        <w:t>openGl</w:t>
      </w:r>
      <w:proofErr w:type="spellEnd"/>
      <w:r w:rsidRPr="008A0722">
        <w:t xml:space="preserve"> engine in python (</w:t>
      </w:r>
      <w:proofErr w:type="spellStart"/>
      <w:r w:rsidRPr="008A0722">
        <w:t>pyglet</w:t>
      </w:r>
      <w:proofErr w:type="spellEnd"/>
      <w:r w:rsidRPr="008A0722">
        <w:t xml:space="preserve">) devoted to gaming, which aims to reach maximum precision both for stimulus frames and input recording. We access the mouse time stamps directly </w:t>
      </w:r>
      <w:proofErr w:type="spellStart"/>
      <w:r w:rsidRPr="008A0722">
        <w:t>iohub</w:t>
      </w:r>
      <w:proofErr w:type="spellEnd"/>
      <w:r w:rsidRPr="008A0722">
        <w:t xml:space="preserve"> python libraries (which merges with </w:t>
      </w:r>
      <w:r w:rsidR="00E10150">
        <w:t>P</w:t>
      </w:r>
      <w:r w:rsidRPr="008A0722">
        <w:t>sycho</w:t>
      </w:r>
      <w:r w:rsidR="00E10150">
        <w:t>P</w:t>
      </w:r>
      <w:r w:rsidRPr="008A0722">
        <w:t xml:space="preserve">y) which circumvents the main system events loop and uses the </w:t>
      </w:r>
      <w:proofErr w:type="spellStart"/>
      <w:r w:rsidRPr="008A0722">
        <w:t>clock_gettime</w:t>
      </w:r>
      <w:proofErr w:type="spellEnd"/>
      <w:r w:rsidRPr="008A0722">
        <w:t xml:space="preserve">(CLOCK_MONOTONIC) in </w:t>
      </w:r>
      <w:proofErr w:type="spellStart"/>
      <w:r w:rsidRPr="008A0722">
        <w:t>unix</w:t>
      </w:r>
      <w:proofErr w:type="spellEnd"/>
      <w:r w:rsidRPr="008A0722">
        <w:t xml:space="preserve">-like systems (like </w:t>
      </w:r>
      <w:proofErr w:type="spellStart"/>
      <w:r w:rsidRPr="008A0722">
        <w:t>os</w:t>
      </w:r>
      <w:proofErr w:type="spellEnd"/>
      <w:r w:rsidRPr="008A0722">
        <w:t xml:space="preserve"> x, the one we use). The precision is sub-</w:t>
      </w:r>
      <w:r w:rsidR="00757DFB" w:rsidRPr="008A0722">
        <w:t>milliseconds</w:t>
      </w:r>
      <w:r w:rsidRPr="008A0722">
        <w:t xml:space="preserve">. </w:t>
      </w:r>
      <w:proofErr w:type="spellStart"/>
      <w:r w:rsidRPr="008A0722">
        <w:t>Iohub</w:t>
      </w:r>
      <w:proofErr w:type="spellEnd"/>
      <w:r w:rsidRPr="008A0722">
        <w:t xml:space="preserve"> can be used with or without PsychoPy real</w:t>
      </w:r>
      <w:r>
        <w:t>-</w:t>
      </w:r>
      <w:r w:rsidRPr="008A0722">
        <w:t>time access to input devices. Importantly, it runs its own thread devoted to continuously sampling the input device state independently of the video (stimulus) thread.</w:t>
      </w:r>
      <w:r w:rsidR="00B02D0B">
        <w:t xml:space="preserve"> </w:t>
      </w:r>
    </w:p>
    <w:p w14:paraId="4E3BF9A8" w14:textId="3D43C682" w:rsidR="00791E6F" w:rsidRPr="00FF3550" w:rsidRDefault="00791E6F" w:rsidP="00FF3550">
      <w:pPr>
        <w:pStyle w:val="Heading2"/>
        <w:rPr>
          <w:lang w:val="en-US"/>
        </w:rPr>
      </w:pPr>
      <w:r w:rsidRPr="00FF3550">
        <w:rPr>
          <w:lang w:val="en-US"/>
        </w:rPr>
        <w:lastRenderedPageBreak/>
        <w:t>Procedure</w:t>
      </w:r>
    </w:p>
    <w:p w14:paraId="6C232B29" w14:textId="2DA6ABB8" w:rsidR="00791E6F" w:rsidRDefault="00791E6F" w:rsidP="005F22BB">
      <w:pPr>
        <w:spacing w:line="480" w:lineRule="auto"/>
        <w:jc w:val="both"/>
      </w:pPr>
      <w:r>
        <w:t>We asked participants to follow the target closely with their gaze and indicate with a mouse click when they believe</w:t>
      </w:r>
      <w:r w:rsidR="007B5103">
        <w:t>d</w:t>
      </w:r>
      <w:r>
        <w:t xml:space="preserve"> the target</w:t>
      </w:r>
      <w:r w:rsidR="00C71237">
        <w:t xml:space="preserve"> </w:t>
      </w:r>
      <w:r>
        <w:t>had returned to its initial height. Participants first completed 48 familiarization trials in which the balls reappeared when they pressed the button</w:t>
      </w:r>
      <w:r w:rsidR="004B77DC">
        <w:t xml:space="preserve">, which </w:t>
      </w:r>
      <w:r w:rsidR="007B5103">
        <w:t xml:space="preserve">allowed </w:t>
      </w:r>
      <w:r w:rsidR="004B77DC">
        <w:t>them to assess the spatial error. Then, the main experiment followed. It consisted of four blocks: 3 blocks with 320 trials</w:t>
      </w:r>
      <w:r w:rsidR="0049013A">
        <w:t xml:space="preserve"> </w:t>
      </w:r>
      <w:r w:rsidR="0049013A" w:rsidRPr="0049013A">
        <w:t>each (</w:t>
      </w:r>
      <w:r w:rsidR="0049013A">
        <w:t>the five positive gravities – 0.7g, 0.85g, 1g, 1.15g, 1.3g –, two initial vertical velocities, two initial horizontal velocities, two occlusion conditions, eight repetitions per condition</w:t>
      </w:r>
      <w:r w:rsidR="0049013A" w:rsidRPr="0049013A">
        <w:t>)</w:t>
      </w:r>
      <w:r w:rsidR="004B77DC">
        <w:t xml:space="preserve"> </w:t>
      </w:r>
      <w:r w:rsidR="0049013A">
        <w:t xml:space="preserve">and one block with 384 trials (as the other block, but 1g and -1g </w:t>
      </w:r>
      <w:r w:rsidR="0031432D">
        <w:t>as gravities</w:t>
      </w:r>
      <w:r w:rsidR="0049013A">
        <w:t xml:space="preserve">, and 24 repetitions per condition). </w:t>
      </w:r>
      <w:r w:rsidR="0031432D">
        <w:t>Each block took 1</w:t>
      </w:r>
      <w:r w:rsidR="007B5103">
        <w:t>5-20</w:t>
      </w:r>
      <w:r w:rsidR="0031432D">
        <w:t xml:space="preserve"> minutes and p</w:t>
      </w:r>
      <w:r w:rsidR="0049013A">
        <w:t>articipants could rest after each block. We counterbalanced across participants whether the -1g block or the 0.7g-1.3g blocks was presented first.</w:t>
      </w:r>
    </w:p>
    <w:p w14:paraId="15F8E16C" w14:textId="693E2ADC" w:rsidR="00F05CAA" w:rsidRPr="002A1A9B" w:rsidRDefault="00F05CAA" w:rsidP="00BE7928">
      <w:pPr>
        <w:spacing w:line="480" w:lineRule="auto"/>
        <w:jc w:val="both"/>
      </w:pPr>
    </w:p>
    <w:p w14:paraId="3635FFA9" w14:textId="794D9839" w:rsidR="004D3366" w:rsidRPr="00FB336F" w:rsidRDefault="004A0054" w:rsidP="00BE7928">
      <w:pPr>
        <w:pStyle w:val="Heading1"/>
        <w:spacing w:line="480" w:lineRule="auto"/>
        <w:rPr>
          <w:lang w:val="en-US"/>
        </w:rPr>
      </w:pPr>
      <w:r w:rsidRPr="004A0054">
        <w:rPr>
          <w:lang w:val="en-US"/>
        </w:rPr>
        <w:t>Results</w:t>
      </w:r>
    </w:p>
    <w:p w14:paraId="0314FCBB" w14:textId="0C9D3E5C" w:rsidR="00B23734" w:rsidRDefault="00BA38BA" w:rsidP="00B23734">
      <w:pPr>
        <w:spacing w:line="480" w:lineRule="auto"/>
        <w:jc w:val="both"/>
      </w:pPr>
      <w:r>
        <w:t xml:space="preserve">We have reported </w:t>
      </w:r>
      <w:r w:rsidR="00E70808">
        <w:t xml:space="preserve">mean difference </w:t>
      </w:r>
      <w:r>
        <w:t xml:space="preserve">in </w:t>
      </w:r>
      <w:r w:rsidR="0031495E">
        <w:t>a previous paper</w:t>
      </w:r>
      <w:r w:rsidR="00B117EC">
        <w:t xml:space="preserve"> </w:t>
      </w:r>
      <w:r w:rsidR="00B117EC">
        <w:fldChar w:fldCharType="begin" w:fldLock="1"/>
      </w:r>
      <w:r w:rsidR="00D4226E">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1]","plainTextFormattedCitation":"[1]","previouslyFormattedCitation":"[1]"},"properties":{"noteIndex":0},"schema":"https://github.com/citation-style-language/schema/raw/master/csl-citation.json"}</w:instrText>
      </w:r>
      <w:r w:rsidR="00B117EC">
        <w:fldChar w:fldCharType="separate"/>
      </w:r>
      <w:r w:rsidR="00D4226E" w:rsidRPr="00D4226E">
        <w:rPr>
          <w:noProof/>
        </w:rPr>
        <w:t>[1]</w:t>
      </w:r>
      <w:r w:rsidR="00B117EC">
        <w:fldChar w:fldCharType="end"/>
      </w:r>
      <w:r>
        <w:t xml:space="preserve">. In the following, we thus limit ourselves to analyzing the influence of gravity on the </w:t>
      </w:r>
      <w:r w:rsidRPr="00096C14">
        <w:rPr>
          <w:i/>
          <w:iCs/>
        </w:rPr>
        <w:t>precision</w:t>
      </w:r>
      <w:r>
        <w:t xml:space="preserve"> of responses</w:t>
      </w:r>
      <w:r w:rsidR="00E70808">
        <w:t xml:space="preserve"> in preparation for the simulations we are conducting after. We used a slightly different, more liberal outlier analysis for this project to make sure that we do</w:t>
      </w:r>
      <w:r w:rsidR="00C71237">
        <w:t xml:space="preserve"> </w:t>
      </w:r>
      <w:r w:rsidR="00E70808">
        <w:t>n</w:t>
      </w:r>
      <w:r w:rsidR="00C71237">
        <w:t>o</w:t>
      </w:r>
      <w:r w:rsidR="00E70808">
        <w:t>t lose any variability present in participants’ responses.</w:t>
      </w:r>
      <w:r w:rsidR="006C2849">
        <w:t xml:space="preserve"> </w:t>
      </w:r>
      <w:r w:rsidR="00E70808">
        <w:t xml:space="preserve">We </w:t>
      </w:r>
      <w:r w:rsidR="00096C14">
        <w:t xml:space="preserve">also </w:t>
      </w:r>
      <w:r w:rsidR="006C2849">
        <w:t>exclude</w:t>
      </w:r>
      <w:r w:rsidR="00E06F6C">
        <w:t xml:space="preserve"> </w:t>
      </w:r>
      <w:r w:rsidR="00E70808">
        <w:t xml:space="preserve">all </w:t>
      </w:r>
      <w:r w:rsidR="00E06F6C">
        <w:t>data collected from the author (s10</w:t>
      </w:r>
      <w:r w:rsidR="00A82175">
        <w:t>; all 1344 trials</w:t>
      </w:r>
      <w:r w:rsidR="00E06F6C">
        <w:t xml:space="preserve">). </w:t>
      </w:r>
      <w:r w:rsidR="00E70808">
        <w:t>Further, we exclude all trials</w:t>
      </w:r>
      <w:r w:rsidR="006C2849">
        <w:t xml:space="preserve"> where subjects pressed the button before the target disappeared</w:t>
      </w:r>
      <w:r w:rsidR="00E06F6C">
        <w:t xml:space="preserve"> </w:t>
      </w:r>
      <w:r w:rsidR="00A82175">
        <w:t xml:space="preserve">(38 trials) </w:t>
      </w:r>
      <w:r w:rsidR="00E06F6C">
        <w:t xml:space="preserve">or where the temporal error </w:t>
      </w:r>
      <w:r w:rsidR="00096C14">
        <w:t>was</w:t>
      </w:r>
      <w:r w:rsidR="00E06F6C">
        <w:t xml:space="preserve"> greater than 2 s</w:t>
      </w:r>
      <w:r w:rsidR="00A82175">
        <w:t xml:space="preserve"> (178 trials)</w:t>
      </w:r>
      <w:r w:rsidR="00E06F6C">
        <w:t>.</w:t>
      </w:r>
      <w:r w:rsidR="00A82175">
        <w:t xml:space="preserve"> Overall, we excluded 1.6% of all trials from the nine participants included in</w:t>
      </w:r>
      <w:r w:rsidR="00F722BA">
        <w:t xml:space="preserve"> the</w:t>
      </w:r>
      <w:r w:rsidR="00A82175">
        <w:t xml:space="preserve"> analysis. </w:t>
      </w:r>
      <w:r w:rsidR="00B23734">
        <w:t xml:space="preserve"> To make</w:t>
      </w:r>
      <w:r w:rsidR="0079104E">
        <w:t xml:space="preserve"> it easier to compare</w:t>
      </w:r>
      <w:r w:rsidR="00B23734">
        <w:t xml:space="preserve"> temporal errors across conditions, we then compute</w:t>
      </w:r>
      <w:r w:rsidR="00096C14">
        <w:t>d</w:t>
      </w:r>
      <w:r w:rsidR="00B23734">
        <w:t xml:space="preserve"> </w:t>
      </w:r>
      <w:r w:rsidR="0079104E">
        <w:t xml:space="preserve">the </w:t>
      </w:r>
      <w:r w:rsidR="00B23734">
        <w:t>error ratio:</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23734" w:rsidRPr="00277A48" w14:paraId="66B02724" w14:textId="77777777" w:rsidTr="000A5C20">
        <w:trPr>
          <w:trHeight w:val="376"/>
        </w:trPr>
        <w:tc>
          <w:tcPr>
            <w:tcW w:w="8314" w:type="dxa"/>
            <w:shd w:val="clear" w:color="auto" w:fill="FFFFFF" w:themeFill="background1"/>
            <w:vAlign w:val="center"/>
          </w:tcPr>
          <w:p w14:paraId="67A266A4" w14:textId="6FF09932" w:rsidR="00B23734" w:rsidRPr="00FE16F2" w:rsidRDefault="00B23734" w:rsidP="000A5C20">
            <w:pPr>
              <w:pStyle w:val="MaterialsandMethodsText"/>
              <w:spacing w:line="480" w:lineRule="auto"/>
              <w:rPr>
                <w:sz w:val="20"/>
                <w:szCs w:val="20"/>
              </w:rPr>
            </w:pPr>
            <m:oMathPara>
              <m:oMath>
                <m:r>
                  <w:rPr>
                    <w:rFonts w:ascii="Cambria Math" w:hAnsi="Cambria Math"/>
                    <w:sz w:val="20"/>
                    <w:szCs w:val="20"/>
                  </w:rPr>
                  <m:t>Error Ratio=</m:t>
                </m:r>
                <m:f>
                  <m:fPr>
                    <m:ctrlPr>
                      <w:rPr>
                        <w:rFonts w:ascii="Cambria Math" w:hAnsi="Cambria Math"/>
                        <w:i/>
                        <w:sz w:val="20"/>
                        <w:szCs w:val="20"/>
                      </w:rPr>
                    </m:ctrlPr>
                  </m:fPr>
                  <m:num>
                    <m:r>
                      <w:rPr>
                        <w:rFonts w:ascii="Cambria Math" w:hAnsi="Cambria Math"/>
                        <w:sz w:val="20"/>
                        <w:szCs w:val="20"/>
                      </w:rPr>
                      <m:t>Error+Occluded Duration</m:t>
                    </m:r>
                  </m:num>
                  <m:den>
                    <m:r>
                      <w:rPr>
                        <w:rFonts w:ascii="Cambria Math" w:hAnsi="Cambria Math"/>
                        <w:sz w:val="20"/>
                        <w:szCs w:val="20"/>
                      </w:rPr>
                      <m:t>Occluded Duration</m:t>
                    </m:r>
                  </m:den>
                </m:f>
              </m:oMath>
            </m:oMathPara>
          </w:p>
        </w:tc>
        <w:tc>
          <w:tcPr>
            <w:tcW w:w="783" w:type="dxa"/>
            <w:shd w:val="clear" w:color="auto" w:fill="FFFFFF" w:themeFill="background1"/>
            <w:vAlign w:val="center"/>
          </w:tcPr>
          <w:p w14:paraId="5C488F59" w14:textId="6EF4234D" w:rsidR="00B23734" w:rsidRPr="00277A48" w:rsidRDefault="00B23734" w:rsidP="000A5C20">
            <w:pPr>
              <w:pStyle w:val="MaterialsandMethodsText"/>
              <w:spacing w:line="480" w:lineRule="auto"/>
            </w:pPr>
            <w:r w:rsidRPr="00277A48">
              <w:t>[</w:t>
            </w:r>
            <w:r>
              <w:t>4</w:t>
            </w:r>
            <w:r w:rsidRPr="00277A48">
              <w:t>]</w:t>
            </w:r>
          </w:p>
        </w:tc>
      </w:tr>
    </w:tbl>
    <w:p w14:paraId="088469D0" w14:textId="60953B89" w:rsidR="00036B8B" w:rsidRDefault="00433A31" w:rsidP="00BE7928">
      <w:pPr>
        <w:spacing w:line="480" w:lineRule="auto"/>
        <w:jc w:val="both"/>
      </w:pPr>
      <w:r>
        <w:lastRenderedPageBreak/>
        <w:t xml:space="preserve">In </w:t>
      </w:r>
      <w:r w:rsidR="005F517F">
        <w:t>Figure 3,</w:t>
      </w:r>
      <w:r>
        <w:t xml:space="preserve"> we illustrate the response distributions. </w:t>
      </w:r>
      <w:r w:rsidR="00036B8B">
        <w:t xml:space="preserve">For an analysis and interpretation of the effect of gravitational motion on accuracy, please see our previous paper </w:t>
      </w:r>
      <w:r w:rsidR="00036B8B">
        <w:fldChar w:fldCharType="begin" w:fldLock="1"/>
      </w:r>
      <w:r w:rsidR="00D4226E">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1]","plainTextFormattedCitation":"[1]","previouslyFormattedCitation":"[1]"},"properties":{"noteIndex":0},"schema":"https://github.com/citation-style-language/schema/raw/master/csl-citation.json"}</w:instrText>
      </w:r>
      <w:r w:rsidR="00036B8B">
        <w:fldChar w:fldCharType="separate"/>
      </w:r>
      <w:r w:rsidR="00D4226E" w:rsidRPr="00D4226E">
        <w:rPr>
          <w:noProof/>
        </w:rPr>
        <w:t>[1]</w:t>
      </w:r>
      <w:r w:rsidR="00036B8B">
        <w:fldChar w:fldCharType="end"/>
      </w:r>
      <w:r w:rsidR="00036B8B">
        <w:t>.</w:t>
      </w:r>
    </w:p>
    <w:p w14:paraId="1B7EAC2F" w14:textId="21EDA544" w:rsidR="00F515FC" w:rsidRDefault="00036B8B" w:rsidP="00BE7928">
      <w:pPr>
        <w:spacing w:line="480" w:lineRule="auto"/>
        <w:jc w:val="both"/>
      </w:pPr>
      <w:r>
        <w:t>While we used Linear Mixed Modelling to assess accuracy, a</w:t>
      </w:r>
      <w:r w:rsidR="00D37CCB">
        <w:t xml:space="preserve">ssessing precision differences between conditions is not straight-forward with </w:t>
      </w:r>
      <w:r>
        <w:t>this method</w:t>
      </w:r>
      <w:r w:rsidR="00D37CCB">
        <w:t>. Therefore, we employ Bayesian Linear Mixed Modelling</w:t>
      </w:r>
      <w:r>
        <w:t xml:space="preserve"> </w:t>
      </w:r>
      <w:r w:rsidR="00D37CCB">
        <w:t xml:space="preserve">to assess whether gravity has an impact on the precision of the timing responses. The R package brms </w:t>
      </w:r>
      <w:r w:rsidR="00D37CCB">
        <w:fldChar w:fldCharType="begin" w:fldLock="1"/>
      </w:r>
      <w:r w:rsidR="00D4226E">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28]","plainTextFormattedCitation":"[28]","previouslyFormattedCitation":"[28]"},"properties":{"noteIndex":0},"schema":"https://github.com/citation-style-language/schema/raw/master/csl-citation.json"}</w:instrText>
      </w:r>
      <w:r w:rsidR="00D37CCB">
        <w:fldChar w:fldCharType="separate"/>
      </w:r>
      <w:r w:rsidR="00D4226E" w:rsidRPr="00D4226E">
        <w:rPr>
          <w:noProof/>
        </w:rPr>
        <w:t>[28]</w:t>
      </w:r>
      <w:r w:rsidR="00D37CCB">
        <w:fldChar w:fldCharType="end"/>
      </w:r>
      <w:r w:rsidR="00D37CCB">
        <w:t xml:space="preserve">, which provides user-friendly interface for the package </w:t>
      </w:r>
      <w:proofErr w:type="spellStart"/>
      <w:r w:rsidR="00D37CCB">
        <w:t>rstan</w:t>
      </w:r>
      <w:proofErr w:type="spellEnd"/>
      <w:r w:rsidR="00D37CCB">
        <w:t xml:space="preserve"> </w:t>
      </w:r>
      <w:r w:rsidR="00D37CCB">
        <w:fldChar w:fldCharType="begin" w:fldLock="1"/>
      </w:r>
      <w:r w:rsidR="00D4226E">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29]","plainTextFormattedCitation":"[29]","previouslyFormattedCitation":"[29]"},"properties":{"noteIndex":0},"schema":"https://github.com/citation-style-language/schema/raw/master/csl-citation.json"}</w:instrText>
      </w:r>
      <w:r w:rsidR="00D37CCB">
        <w:fldChar w:fldCharType="separate"/>
      </w:r>
      <w:r w:rsidR="00D4226E" w:rsidRPr="00D4226E">
        <w:rPr>
          <w:noProof/>
        </w:rPr>
        <w:t>[29]</w:t>
      </w:r>
      <w:r w:rsidR="00D37CCB">
        <w:fldChar w:fldCharType="end"/>
      </w:r>
      <w:r w:rsidR="00D116EF">
        <w:t>,</w:t>
      </w:r>
      <w:r w:rsidR="00D37CCB">
        <w:t xml:space="preserve"> uses </w:t>
      </w:r>
      <w:r w:rsidR="00BB7583">
        <w:t xml:space="preserve">a very similar </w:t>
      </w:r>
      <w:r w:rsidR="00D37CCB">
        <w:t xml:space="preserve">syntax </w:t>
      </w:r>
      <w:r w:rsidR="00BB7583">
        <w:t xml:space="preserve">to the more well-known </w:t>
      </w:r>
      <w:r w:rsidR="00D37CCB">
        <w:t>lme4</w:t>
      </w:r>
      <w:r w:rsidR="002B544F">
        <w:t xml:space="preserve"> </w:t>
      </w:r>
      <w:r w:rsidR="002B544F">
        <w:fldChar w:fldCharType="begin" w:fldLock="1"/>
      </w:r>
      <w:r w:rsidR="00D4226E">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30]","plainTextFormattedCitation":"[30]","previouslyFormattedCitation":"[30]"},"properties":{"noteIndex":0},"schema":"https://github.com/citation-style-language/schema/raw/master/csl-citation.json"}</w:instrText>
      </w:r>
      <w:r w:rsidR="002B544F">
        <w:fldChar w:fldCharType="separate"/>
      </w:r>
      <w:r w:rsidR="00D4226E" w:rsidRPr="00D4226E">
        <w:rPr>
          <w:noProof/>
        </w:rPr>
        <w:t>[30]</w:t>
      </w:r>
      <w:r w:rsidR="002B544F">
        <w:fldChar w:fldCharType="end"/>
      </w:r>
      <w:r w:rsidR="00D37CCB">
        <w:t>.</w:t>
      </w:r>
      <w:r w:rsidR="00BB7583">
        <w:t xml:space="preserve"> In addition to mean differences, this type of analysis also allows </w:t>
      </w:r>
      <w:r w:rsidR="002B544F">
        <w:t>us to test for variability differences between conditions. We thus fit a mixed model to explain both means and standard deviations of the response distributions, with gravity as a fixed effect and varying intercepts per participant as random effects.</w:t>
      </w:r>
      <w:r w:rsidR="00D37CCB">
        <w:t xml:space="preserve"> </w:t>
      </w:r>
      <w:r w:rsidR="002B544F">
        <w:t>In lme4/brms syntax, the test model is specified as</w:t>
      </w:r>
      <w:r w:rsidR="00D37CCB">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12DA7" w:rsidRPr="00277A48" w14:paraId="54FD78E7" w14:textId="77777777" w:rsidTr="000A5C20">
        <w:trPr>
          <w:trHeight w:val="376"/>
        </w:trPr>
        <w:tc>
          <w:tcPr>
            <w:tcW w:w="8314" w:type="dxa"/>
            <w:shd w:val="clear" w:color="auto" w:fill="FFFFFF" w:themeFill="background1"/>
            <w:vAlign w:val="center"/>
          </w:tcPr>
          <w:p w14:paraId="3B78D0A3" w14:textId="77777777" w:rsidR="00906693" w:rsidRPr="00906693" w:rsidRDefault="00812DA7" w:rsidP="000A5C20">
            <w:pPr>
              <w:pStyle w:val="MaterialsandMethodsText"/>
              <w:spacing w:line="480" w:lineRule="auto"/>
              <w:rPr>
                <w:rFonts w:asciiTheme="minorHAnsi" w:hAnsiTheme="minorHAnsi" w:cstheme="minorBidi"/>
                <w:sz w:val="20"/>
                <w:szCs w:val="20"/>
                <w:lang w:val="es-ES"/>
              </w:rPr>
            </w:pPr>
            <m:oMathPara>
              <m:oMath>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r>
                  <w:rPr>
                    <w:rFonts w:ascii="Cambria Math" w:hAnsi="Cambria Math"/>
                    <w:sz w:val="20"/>
                    <w:szCs w:val="20"/>
                    <w:lang w:val="es-ES"/>
                  </w:rPr>
                  <m:t xml:space="preserve"> ~ </m:t>
                </m:r>
                <m:r>
                  <w:rPr>
                    <w:rFonts w:ascii="Cambria Math" w:hAnsi="Cambria Math"/>
                    <w:sz w:val="20"/>
                    <w:szCs w:val="20"/>
                  </w:rPr>
                  <m:t>Gravity</m:t>
                </m:r>
                <m:r>
                  <w:rPr>
                    <w:rFonts w:ascii="Cambria Math" w:hAnsi="Cambria Math"/>
                    <w:sz w:val="20"/>
                    <w:szCs w:val="20"/>
                    <w:lang w:val="es-ES"/>
                  </w:rPr>
                  <m:t>+</m:t>
                </m:r>
                <m:d>
                  <m:dPr>
                    <m:endChr m:val="|"/>
                    <m:ctrlPr>
                      <w:rPr>
                        <w:rFonts w:ascii="Cambria Math" w:hAnsi="Cambria Math"/>
                        <w:i/>
                        <w:sz w:val="20"/>
                        <w:szCs w:val="20"/>
                      </w:rPr>
                    </m:ctrlPr>
                  </m:dPr>
                  <m:e>
                    <m:r>
                      <w:rPr>
                        <w:rFonts w:ascii="Cambria Math" w:hAnsi="Cambria Math"/>
                        <w:sz w:val="20"/>
                        <w:szCs w:val="20"/>
                        <w:lang w:val="es-ES"/>
                      </w:rPr>
                      <m:t xml:space="preserve">1 </m:t>
                    </m:r>
                  </m:e>
                </m:d>
                <m:r>
                  <w:rPr>
                    <w:rFonts w:ascii="Cambria Math" w:hAnsi="Cambria Math"/>
                    <w:sz w:val="20"/>
                    <w:szCs w:val="20"/>
                  </w:rPr>
                  <m:t>Subject</m:t>
                </m:r>
                <m:r>
                  <w:rPr>
                    <w:rFonts w:ascii="Cambria Math" w:hAnsi="Cambria Math"/>
                    <w:sz w:val="20"/>
                    <w:szCs w:val="20"/>
                    <w:lang w:val="es-ES"/>
                  </w:rPr>
                  <m:t>)</m:t>
                </m:r>
              </m:oMath>
            </m:oMathPara>
          </w:p>
          <w:p w14:paraId="023FDF4C" w14:textId="45341493" w:rsidR="00906693" w:rsidRPr="00FE16F2" w:rsidRDefault="00906693" w:rsidP="000A5C20">
            <w:pPr>
              <w:pStyle w:val="MaterialsandMethodsText"/>
              <w:spacing w:line="480" w:lineRule="auto"/>
              <w:rPr>
                <w:rFonts w:asciiTheme="minorHAnsi" w:hAnsiTheme="minorHAnsi" w:cstheme="minorBidi"/>
                <w:sz w:val="20"/>
                <w:szCs w:val="20"/>
                <w:lang w:val="es-ES"/>
              </w:rPr>
            </w:pPr>
            <m:oMathPara>
              <m:oMath>
                <m:r>
                  <w:rPr>
                    <w:rFonts w:ascii="Cambria Math" w:hAnsi="Cambria Math"/>
                    <w:sz w:val="20"/>
                    <w:szCs w:val="20"/>
                  </w:rPr>
                  <m:t>Sigma</m:t>
                </m:r>
                <m:r>
                  <w:rPr>
                    <w:rFonts w:ascii="Cambria Math" w:hAnsi="Cambria Math"/>
                    <w:sz w:val="20"/>
                    <w:szCs w:val="20"/>
                    <w:lang w:val="es-ES"/>
                  </w:rPr>
                  <m:t xml:space="preserve"> ~ </m:t>
                </m:r>
                <m:r>
                  <w:rPr>
                    <w:rFonts w:ascii="Cambria Math" w:hAnsi="Cambria Math"/>
                    <w:sz w:val="20"/>
                    <w:szCs w:val="20"/>
                  </w:rPr>
                  <m:t>Gravity</m:t>
                </m:r>
                <m:r>
                  <w:rPr>
                    <w:rFonts w:ascii="Cambria Math" w:hAnsi="Cambria Math"/>
                    <w:sz w:val="20"/>
                    <w:szCs w:val="20"/>
                    <w:lang w:val="es-ES"/>
                  </w:rPr>
                  <m:t>+</m:t>
                </m:r>
                <m:d>
                  <m:dPr>
                    <m:endChr m:val="|"/>
                    <m:ctrlPr>
                      <w:rPr>
                        <w:rFonts w:ascii="Cambria Math" w:hAnsi="Cambria Math"/>
                        <w:i/>
                        <w:sz w:val="20"/>
                        <w:szCs w:val="20"/>
                      </w:rPr>
                    </m:ctrlPr>
                  </m:dPr>
                  <m:e>
                    <m:r>
                      <w:rPr>
                        <w:rFonts w:ascii="Cambria Math" w:hAnsi="Cambria Math"/>
                        <w:sz w:val="20"/>
                        <w:szCs w:val="20"/>
                        <w:lang w:val="es-ES"/>
                      </w:rPr>
                      <m:t xml:space="preserve">1 </m:t>
                    </m:r>
                  </m:e>
                </m:d>
                <m:r>
                  <w:rPr>
                    <w:rFonts w:ascii="Cambria Math" w:hAnsi="Cambria Math"/>
                    <w:sz w:val="20"/>
                    <w:szCs w:val="20"/>
                  </w:rPr>
                  <m:t>Subject</m:t>
                </m:r>
                <m:r>
                  <w:rPr>
                    <w:rFonts w:ascii="Cambria Math" w:hAnsi="Cambria Math"/>
                    <w:sz w:val="20"/>
                    <w:szCs w:val="20"/>
                    <w:lang w:val="es-ES"/>
                  </w:rPr>
                  <m:t>)</m:t>
                </m:r>
              </m:oMath>
            </m:oMathPara>
          </w:p>
        </w:tc>
        <w:tc>
          <w:tcPr>
            <w:tcW w:w="783" w:type="dxa"/>
            <w:shd w:val="clear" w:color="auto" w:fill="FFFFFF" w:themeFill="background1"/>
            <w:vAlign w:val="center"/>
          </w:tcPr>
          <w:p w14:paraId="67662745" w14:textId="0BD558C9" w:rsidR="00812DA7" w:rsidRPr="00277A48" w:rsidRDefault="00812DA7" w:rsidP="000A5C20">
            <w:pPr>
              <w:pStyle w:val="MaterialsandMethodsText"/>
              <w:spacing w:line="480" w:lineRule="auto"/>
            </w:pPr>
            <w:r w:rsidRPr="00277A48">
              <w:t>[</w:t>
            </w:r>
            <w:r w:rsidR="002A2F46">
              <w:t>5</w:t>
            </w:r>
            <w:r w:rsidRPr="00277A48">
              <w:t>]</w:t>
            </w:r>
          </w:p>
        </w:tc>
      </w:tr>
    </w:tbl>
    <w:tbl>
      <w:tblPr>
        <w:tblStyle w:val="TableGrid"/>
        <w:tblpPr w:leftFromText="180" w:rightFromText="180" w:vertAnchor="text" w:horzAnchor="margin" w:tblpY="3047"/>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79443E" w14:paraId="6D512E56" w14:textId="77777777" w:rsidTr="001B621A">
        <w:tc>
          <w:tcPr>
            <w:tcW w:w="972" w:type="dxa"/>
          </w:tcPr>
          <w:p w14:paraId="6955835E" w14:textId="77777777" w:rsidR="0079443E" w:rsidRDefault="0079443E" w:rsidP="001B621A">
            <w:pPr>
              <w:jc w:val="center"/>
            </w:pPr>
          </w:p>
        </w:tc>
        <w:tc>
          <w:tcPr>
            <w:tcW w:w="1078" w:type="dxa"/>
          </w:tcPr>
          <w:p w14:paraId="109DA76F" w14:textId="77777777" w:rsidR="0079443E" w:rsidRDefault="0079443E" w:rsidP="001B621A">
            <w:pPr>
              <w:jc w:val="center"/>
            </w:pPr>
          </w:p>
        </w:tc>
        <w:tc>
          <w:tcPr>
            <w:tcW w:w="5266" w:type="dxa"/>
            <w:gridSpan w:val="5"/>
          </w:tcPr>
          <w:p w14:paraId="0B2D1196" w14:textId="77777777" w:rsidR="0079443E" w:rsidRPr="00744972" w:rsidRDefault="0079443E" w:rsidP="001B621A">
            <w:pPr>
              <w:jc w:val="center"/>
              <w:rPr>
                <w:b/>
                <w:bCs/>
              </w:rPr>
            </w:pPr>
            <w:r w:rsidRPr="00744972">
              <w:rPr>
                <w:b/>
                <w:bCs/>
              </w:rPr>
              <w:t>0.7g-1.3 Block</w:t>
            </w:r>
          </w:p>
        </w:tc>
        <w:tc>
          <w:tcPr>
            <w:tcW w:w="2034" w:type="dxa"/>
            <w:gridSpan w:val="2"/>
          </w:tcPr>
          <w:p w14:paraId="5B086D2D" w14:textId="77777777" w:rsidR="0079443E" w:rsidRPr="00744972" w:rsidRDefault="0079443E" w:rsidP="001B621A">
            <w:pPr>
              <w:jc w:val="center"/>
              <w:rPr>
                <w:b/>
                <w:bCs/>
              </w:rPr>
            </w:pPr>
            <w:r w:rsidRPr="00744972">
              <w:rPr>
                <w:b/>
                <w:bCs/>
              </w:rPr>
              <w:t>-1g/1g Block</w:t>
            </w:r>
          </w:p>
        </w:tc>
      </w:tr>
      <w:tr w:rsidR="0079443E" w14:paraId="4C87CEDD" w14:textId="77777777" w:rsidTr="001B621A">
        <w:tc>
          <w:tcPr>
            <w:tcW w:w="972" w:type="dxa"/>
          </w:tcPr>
          <w:p w14:paraId="5E6B9506" w14:textId="77777777" w:rsidR="0079443E" w:rsidRDefault="0079443E" w:rsidP="001B621A">
            <w:pPr>
              <w:jc w:val="center"/>
            </w:pPr>
          </w:p>
        </w:tc>
        <w:tc>
          <w:tcPr>
            <w:tcW w:w="1078" w:type="dxa"/>
          </w:tcPr>
          <w:p w14:paraId="6040E3B7" w14:textId="77777777" w:rsidR="0079443E" w:rsidRDefault="0079443E" w:rsidP="001B621A">
            <w:pPr>
              <w:jc w:val="center"/>
            </w:pPr>
          </w:p>
        </w:tc>
        <w:tc>
          <w:tcPr>
            <w:tcW w:w="7300" w:type="dxa"/>
            <w:gridSpan w:val="7"/>
          </w:tcPr>
          <w:p w14:paraId="346CC9D5" w14:textId="77777777" w:rsidR="0079443E" w:rsidRPr="003F1350" w:rsidRDefault="0079443E" w:rsidP="001B621A">
            <w:pPr>
              <w:jc w:val="center"/>
              <w:rPr>
                <w:b/>
                <w:bCs/>
              </w:rPr>
            </w:pPr>
            <w:r w:rsidRPr="003F1350">
              <w:rPr>
                <w:b/>
                <w:bCs/>
              </w:rPr>
              <w:t>Long Occlusion</w:t>
            </w:r>
          </w:p>
        </w:tc>
      </w:tr>
      <w:tr w:rsidR="0079443E" w14:paraId="1984C5F8" w14:textId="77777777" w:rsidTr="001B621A">
        <w:tc>
          <w:tcPr>
            <w:tcW w:w="972" w:type="dxa"/>
          </w:tcPr>
          <w:p w14:paraId="1117D000" w14:textId="77777777" w:rsidR="0079443E" w:rsidRPr="00744972" w:rsidRDefault="00630F35" w:rsidP="001B621A">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9935010" w14:textId="77777777" w:rsidR="0079443E" w:rsidRDefault="0079443E" w:rsidP="001B621A">
            <w:pPr>
              <w:jc w:val="center"/>
            </w:pPr>
          </w:p>
        </w:tc>
        <w:tc>
          <w:tcPr>
            <w:tcW w:w="1050" w:type="dxa"/>
          </w:tcPr>
          <w:p w14:paraId="03735B45" w14:textId="77777777" w:rsidR="0079443E" w:rsidRPr="00744972" w:rsidRDefault="0079443E" w:rsidP="001B621A">
            <w:pPr>
              <w:jc w:val="center"/>
              <w:rPr>
                <w:i/>
                <w:iCs/>
              </w:rPr>
            </w:pPr>
            <w:r w:rsidRPr="00744972">
              <w:rPr>
                <w:i/>
                <w:iCs/>
              </w:rPr>
              <w:t>0.7g</w:t>
            </w:r>
          </w:p>
        </w:tc>
        <w:tc>
          <w:tcPr>
            <w:tcW w:w="1074" w:type="dxa"/>
          </w:tcPr>
          <w:p w14:paraId="7B81174A" w14:textId="77777777" w:rsidR="0079443E" w:rsidRPr="00744972" w:rsidRDefault="0079443E" w:rsidP="001B621A">
            <w:pPr>
              <w:jc w:val="center"/>
              <w:rPr>
                <w:i/>
                <w:iCs/>
              </w:rPr>
            </w:pPr>
            <w:r w:rsidRPr="00744972">
              <w:rPr>
                <w:i/>
                <w:iCs/>
              </w:rPr>
              <w:t>0.85g</w:t>
            </w:r>
          </w:p>
        </w:tc>
        <w:tc>
          <w:tcPr>
            <w:tcW w:w="1017" w:type="dxa"/>
          </w:tcPr>
          <w:p w14:paraId="22677F0D" w14:textId="77777777" w:rsidR="0079443E" w:rsidRPr="00744972" w:rsidRDefault="0079443E" w:rsidP="001B621A">
            <w:pPr>
              <w:jc w:val="center"/>
              <w:rPr>
                <w:i/>
                <w:iCs/>
              </w:rPr>
            </w:pPr>
            <w:r w:rsidRPr="00744972">
              <w:rPr>
                <w:i/>
                <w:iCs/>
              </w:rPr>
              <w:t>1g</w:t>
            </w:r>
          </w:p>
        </w:tc>
        <w:tc>
          <w:tcPr>
            <w:tcW w:w="1074" w:type="dxa"/>
          </w:tcPr>
          <w:p w14:paraId="7781D14A" w14:textId="77777777" w:rsidR="0079443E" w:rsidRPr="00744972" w:rsidRDefault="0079443E" w:rsidP="001B621A">
            <w:pPr>
              <w:jc w:val="center"/>
              <w:rPr>
                <w:i/>
                <w:iCs/>
              </w:rPr>
            </w:pPr>
            <w:r w:rsidRPr="00744972">
              <w:rPr>
                <w:i/>
                <w:iCs/>
              </w:rPr>
              <w:t>1.15g</w:t>
            </w:r>
          </w:p>
        </w:tc>
        <w:tc>
          <w:tcPr>
            <w:tcW w:w="1051" w:type="dxa"/>
          </w:tcPr>
          <w:p w14:paraId="4A46ED3B" w14:textId="77777777" w:rsidR="0079443E" w:rsidRPr="00744972" w:rsidRDefault="0079443E" w:rsidP="001B621A">
            <w:pPr>
              <w:jc w:val="center"/>
              <w:rPr>
                <w:i/>
                <w:iCs/>
              </w:rPr>
            </w:pPr>
            <w:r w:rsidRPr="00744972">
              <w:rPr>
                <w:i/>
                <w:iCs/>
              </w:rPr>
              <w:t>1.3g</w:t>
            </w:r>
          </w:p>
        </w:tc>
        <w:tc>
          <w:tcPr>
            <w:tcW w:w="1017" w:type="dxa"/>
          </w:tcPr>
          <w:p w14:paraId="1E07D943" w14:textId="77777777" w:rsidR="0079443E" w:rsidRPr="00744972" w:rsidRDefault="0079443E" w:rsidP="001B621A">
            <w:pPr>
              <w:jc w:val="center"/>
              <w:rPr>
                <w:i/>
                <w:iCs/>
              </w:rPr>
            </w:pPr>
            <w:r w:rsidRPr="00744972">
              <w:rPr>
                <w:i/>
                <w:iCs/>
              </w:rPr>
              <w:t>-1g</w:t>
            </w:r>
          </w:p>
        </w:tc>
        <w:tc>
          <w:tcPr>
            <w:tcW w:w="1017" w:type="dxa"/>
          </w:tcPr>
          <w:p w14:paraId="2E26973D" w14:textId="77777777" w:rsidR="0079443E" w:rsidRPr="00744972" w:rsidRDefault="0079443E" w:rsidP="001B621A">
            <w:pPr>
              <w:jc w:val="center"/>
              <w:rPr>
                <w:i/>
                <w:iCs/>
              </w:rPr>
            </w:pPr>
            <w:r w:rsidRPr="00744972">
              <w:rPr>
                <w:i/>
                <w:iCs/>
              </w:rPr>
              <w:t>1g</w:t>
            </w:r>
          </w:p>
        </w:tc>
      </w:tr>
      <w:tr w:rsidR="0079443E" w14:paraId="64970B31" w14:textId="77777777" w:rsidTr="001B621A">
        <w:tc>
          <w:tcPr>
            <w:tcW w:w="972" w:type="dxa"/>
            <w:vMerge w:val="restart"/>
            <w:vAlign w:val="center"/>
          </w:tcPr>
          <w:p w14:paraId="15AB8786" w14:textId="77777777" w:rsidR="0079443E" w:rsidRPr="00744972" w:rsidRDefault="0079443E" w:rsidP="001B621A">
            <w:pPr>
              <w:jc w:val="center"/>
              <w:rPr>
                <w:b/>
                <w:bCs/>
              </w:rPr>
            </w:pPr>
            <w:r w:rsidRPr="00744972">
              <w:rPr>
                <w:b/>
                <w:bCs/>
              </w:rPr>
              <w:t>4.5 m/s</w:t>
            </w:r>
          </w:p>
        </w:tc>
        <w:tc>
          <w:tcPr>
            <w:tcW w:w="1078" w:type="dxa"/>
          </w:tcPr>
          <w:p w14:paraId="707ADDA5" w14:textId="77777777" w:rsidR="0079443E" w:rsidRPr="00744972" w:rsidRDefault="0079443E" w:rsidP="001B621A">
            <w:pPr>
              <w:jc w:val="center"/>
              <w:rPr>
                <w:i/>
                <w:iCs/>
              </w:rPr>
            </w:pPr>
            <w:r w:rsidRPr="00744972">
              <w:rPr>
                <w:i/>
                <w:iCs/>
              </w:rPr>
              <w:t>Mean</w:t>
            </w:r>
          </w:p>
        </w:tc>
        <w:tc>
          <w:tcPr>
            <w:tcW w:w="1050" w:type="dxa"/>
          </w:tcPr>
          <w:p w14:paraId="3495E519" w14:textId="77777777" w:rsidR="0079443E" w:rsidRPr="00343E05" w:rsidRDefault="0079443E" w:rsidP="001B621A">
            <w:pPr>
              <w:jc w:val="center"/>
              <w:rPr>
                <w:rFonts w:cstheme="minorHAnsi"/>
              </w:rPr>
            </w:pPr>
            <w:r w:rsidRPr="00343E05">
              <w:rPr>
                <w:rFonts w:cstheme="minorHAnsi"/>
              </w:rPr>
              <w:t>1.12</w:t>
            </w:r>
          </w:p>
        </w:tc>
        <w:tc>
          <w:tcPr>
            <w:tcW w:w="1074" w:type="dxa"/>
          </w:tcPr>
          <w:p w14:paraId="7582C81F" w14:textId="77777777" w:rsidR="0079443E" w:rsidRPr="00343E05" w:rsidRDefault="0079443E" w:rsidP="001B621A">
            <w:pPr>
              <w:jc w:val="center"/>
              <w:rPr>
                <w:rFonts w:cstheme="minorHAnsi"/>
              </w:rPr>
            </w:pPr>
            <w:r w:rsidRPr="00343E05">
              <w:rPr>
                <w:rFonts w:cstheme="minorHAnsi"/>
              </w:rPr>
              <w:t>1.11</w:t>
            </w:r>
          </w:p>
        </w:tc>
        <w:tc>
          <w:tcPr>
            <w:tcW w:w="1017" w:type="dxa"/>
          </w:tcPr>
          <w:p w14:paraId="35443783" w14:textId="77777777" w:rsidR="0079443E" w:rsidRPr="00343E05" w:rsidRDefault="0079443E" w:rsidP="001B621A">
            <w:pPr>
              <w:jc w:val="center"/>
              <w:rPr>
                <w:rFonts w:cstheme="minorHAnsi"/>
              </w:rPr>
            </w:pPr>
            <w:r w:rsidRPr="00343E05">
              <w:rPr>
                <w:rFonts w:cstheme="minorHAnsi"/>
              </w:rPr>
              <w:t>1.20</w:t>
            </w:r>
          </w:p>
        </w:tc>
        <w:tc>
          <w:tcPr>
            <w:tcW w:w="1074" w:type="dxa"/>
          </w:tcPr>
          <w:p w14:paraId="151265F3" w14:textId="77777777" w:rsidR="0079443E" w:rsidRPr="00343E05" w:rsidRDefault="0079443E" w:rsidP="001B621A">
            <w:pPr>
              <w:jc w:val="center"/>
              <w:rPr>
                <w:rFonts w:cstheme="minorHAnsi"/>
              </w:rPr>
            </w:pPr>
            <w:r w:rsidRPr="00343E05">
              <w:rPr>
                <w:rFonts w:cstheme="minorHAnsi"/>
              </w:rPr>
              <w:t>1.24</w:t>
            </w:r>
          </w:p>
        </w:tc>
        <w:tc>
          <w:tcPr>
            <w:tcW w:w="1051" w:type="dxa"/>
          </w:tcPr>
          <w:p w14:paraId="7DDDC815" w14:textId="77777777" w:rsidR="0079443E" w:rsidRPr="00343E05" w:rsidRDefault="0079443E" w:rsidP="001B621A">
            <w:pPr>
              <w:jc w:val="center"/>
              <w:rPr>
                <w:rFonts w:cstheme="minorHAnsi"/>
              </w:rPr>
            </w:pPr>
            <w:r w:rsidRPr="00343E05">
              <w:rPr>
                <w:rFonts w:cstheme="minorHAnsi"/>
              </w:rPr>
              <w:t>1.30</w:t>
            </w:r>
          </w:p>
        </w:tc>
        <w:tc>
          <w:tcPr>
            <w:tcW w:w="1017" w:type="dxa"/>
          </w:tcPr>
          <w:p w14:paraId="4051BF4C" w14:textId="77777777" w:rsidR="0079443E" w:rsidRPr="00343E05" w:rsidRDefault="0079443E" w:rsidP="001B621A">
            <w:pPr>
              <w:jc w:val="center"/>
              <w:rPr>
                <w:rFonts w:cstheme="minorHAnsi"/>
              </w:rPr>
            </w:pPr>
            <w:r w:rsidRPr="00343E05">
              <w:rPr>
                <w:rFonts w:cstheme="minorHAnsi"/>
              </w:rPr>
              <w:t>1.33</w:t>
            </w:r>
          </w:p>
        </w:tc>
        <w:tc>
          <w:tcPr>
            <w:tcW w:w="1017" w:type="dxa"/>
          </w:tcPr>
          <w:p w14:paraId="1B248F38" w14:textId="77777777" w:rsidR="0079443E" w:rsidRPr="00343E05" w:rsidRDefault="0079443E" w:rsidP="001B621A">
            <w:pPr>
              <w:jc w:val="center"/>
              <w:rPr>
                <w:rFonts w:cstheme="minorHAnsi"/>
              </w:rPr>
            </w:pPr>
            <w:r w:rsidRPr="00343E05">
              <w:rPr>
                <w:rFonts w:cstheme="minorHAnsi"/>
              </w:rPr>
              <w:t>1.17</w:t>
            </w:r>
          </w:p>
        </w:tc>
      </w:tr>
      <w:tr w:rsidR="0079443E" w14:paraId="53256E68" w14:textId="77777777" w:rsidTr="001B621A">
        <w:tc>
          <w:tcPr>
            <w:tcW w:w="972" w:type="dxa"/>
            <w:vMerge/>
            <w:vAlign w:val="center"/>
          </w:tcPr>
          <w:p w14:paraId="11954B51" w14:textId="77777777" w:rsidR="0079443E" w:rsidRPr="00744972" w:rsidRDefault="0079443E" w:rsidP="001B621A">
            <w:pPr>
              <w:jc w:val="center"/>
              <w:rPr>
                <w:b/>
                <w:bCs/>
              </w:rPr>
            </w:pPr>
          </w:p>
        </w:tc>
        <w:tc>
          <w:tcPr>
            <w:tcW w:w="1078" w:type="dxa"/>
          </w:tcPr>
          <w:p w14:paraId="27772736" w14:textId="77777777" w:rsidR="0079443E" w:rsidRPr="00744972" w:rsidRDefault="0079443E" w:rsidP="001B621A">
            <w:pPr>
              <w:jc w:val="center"/>
              <w:rPr>
                <w:i/>
                <w:iCs/>
              </w:rPr>
            </w:pPr>
            <w:r w:rsidRPr="00744972">
              <w:rPr>
                <w:i/>
                <w:iCs/>
              </w:rPr>
              <w:t>SD</w:t>
            </w:r>
          </w:p>
        </w:tc>
        <w:tc>
          <w:tcPr>
            <w:tcW w:w="1050" w:type="dxa"/>
          </w:tcPr>
          <w:p w14:paraId="212812B8" w14:textId="77777777" w:rsidR="0079443E" w:rsidRPr="00343E05" w:rsidRDefault="0079443E" w:rsidP="001B621A">
            <w:pPr>
              <w:jc w:val="center"/>
              <w:rPr>
                <w:rFonts w:cstheme="minorHAnsi"/>
              </w:rPr>
            </w:pPr>
            <w:r w:rsidRPr="00343E05">
              <w:rPr>
                <w:rFonts w:cstheme="minorHAnsi"/>
              </w:rPr>
              <w:t>0.47</w:t>
            </w:r>
          </w:p>
        </w:tc>
        <w:tc>
          <w:tcPr>
            <w:tcW w:w="1074" w:type="dxa"/>
          </w:tcPr>
          <w:p w14:paraId="1962D6FE" w14:textId="77777777" w:rsidR="0079443E" w:rsidRPr="00343E05" w:rsidRDefault="0079443E" w:rsidP="001B621A">
            <w:pPr>
              <w:jc w:val="center"/>
              <w:rPr>
                <w:rFonts w:cstheme="minorHAnsi"/>
              </w:rPr>
            </w:pPr>
            <w:r w:rsidRPr="00343E05">
              <w:rPr>
                <w:rFonts w:cstheme="minorHAnsi"/>
              </w:rPr>
              <w:t>0.49</w:t>
            </w:r>
          </w:p>
        </w:tc>
        <w:tc>
          <w:tcPr>
            <w:tcW w:w="1017" w:type="dxa"/>
          </w:tcPr>
          <w:p w14:paraId="7FDE7FF3" w14:textId="77777777" w:rsidR="0079443E" w:rsidRPr="00343E05" w:rsidRDefault="0079443E" w:rsidP="001B621A">
            <w:pPr>
              <w:jc w:val="center"/>
              <w:rPr>
                <w:rFonts w:cstheme="minorHAnsi"/>
              </w:rPr>
            </w:pPr>
            <w:r w:rsidRPr="00343E05">
              <w:rPr>
                <w:rFonts w:cstheme="minorHAnsi"/>
              </w:rPr>
              <w:t>0.53</w:t>
            </w:r>
          </w:p>
        </w:tc>
        <w:tc>
          <w:tcPr>
            <w:tcW w:w="1074" w:type="dxa"/>
          </w:tcPr>
          <w:p w14:paraId="15DF7787" w14:textId="77777777" w:rsidR="0079443E" w:rsidRPr="00343E05" w:rsidRDefault="0079443E" w:rsidP="001B621A">
            <w:pPr>
              <w:jc w:val="center"/>
              <w:rPr>
                <w:rFonts w:cstheme="minorHAnsi"/>
              </w:rPr>
            </w:pPr>
            <w:r w:rsidRPr="00343E05">
              <w:rPr>
                <w:rFonts w:cstheme="minorHAnsi"/>
              </w:rPr>
              <w:t>0.42</w:t>
            </w:r>
          </w:p>
        </w:tc>
        <w:tc>
          <w:tcPr>
            <w:tcW w:w="1051" w:type="dxa"/>
          </w:tcPr>
          <w:p w14:paraId="38F93F66" w14:textId="77777777" w:rsidR="0079443E" w:rsidRPr="00343E05" w:rsidRDefault="0079443E" w:rsidP="001B621A">
            <w:pPr>
              <w:jc w:val="center"/>
              <w:rPr>
                <w:rFonts w:cstheme="minorHAnsi"/>
              </w:rPr>
            </w:pPr>
            <w:r w:rsidRPr="00343E05">
              <w:rPr>
                <w:rFonts w:cstheme="minorHAnsi"/>
              </w:rPr>
              <w:t>0.44</w:t>
            </w:r>
          </w:p>
        </w:tc>
        <w:tc>
          <w:tcPr>
            <w:tcW w:w="1017" w:type="dxa"/>
          </w:tcPr>
          <w:p w14:paraId="4D01FF3A" w14:textId="77777777" w:rsidR="0079443E" w:rsidRPr="00343E05" w:rsidRDefault="0079443E" w:rsidP="001B621A">
            <w:pPr>
              <w:jc w:val="center"/>
              <w:rPr>
                <w:rFonts w:cstheme="minorHAnsi"/>
              </w:rPr>
            </w:pPr>
            <w:r w:rsidRPr="00343E05">
              <w:rPr>
                <w:rFonts w:cstheme="minorHAnsi"/>
              </w:rPr>
              <w:t>0.53</w:t>
            </w:r>
          </w:p>
        </w:tc>
        <w:tc>
          <w:tcPr>
            <w:tcW w:w="1017" w:type="dxa"/>
          </w:tcPr>
          <w:p w14:paraId="60A91F5F" w14:textId="77777777" w:rsidR="0079443E" w:rsidRPr="00343E05" w:rsidRDefault="0079443E" w:rsidP="001B621A">
            <w:pPr>
              <w:jc w:val="center"/>
              <w:rPr>
                <w:rFonts w:cstheme="minorHAnsi"/>
              </w:rPr>
            </w:pPr>
            <w:r w:rsidRPr="00343E05">
              <w:rPr>
                <w:rFonts w:cstheme="minorHAnsi"/>
              </w:rPr>
              <w:t>0.38</w:t>
            </w:r>
          </w:p>
        </w:tc>
      </w:tr>
      <w:tr w:rsidR="0079443E" w14:paraId="5592118D" w14:textId="77777777" w:rsidTr="001B621A">
        <w:tc>
          <w:tcPr>
            <w:tcW w:w="972" w:type="dxa"/>
            <w:vMerge w:val="restart"/>
            <w:vAlign w:val="center"/>
          </w:tcPr>
          <w:p w14:paraId="5E095F06" w14:textId="77777777" w:rsidR="0079443E" w:rsidRPr="00744972" w:rsidRDefault="0079443E" w:rsidP="001B621A">
            <w:pPr>
              <w:jc w:val="center"/>
              <w:rPr>
                <w:b/>
                <w:bCs/>
              </w:rPr>
            </w:pPr>
            <w:r w:rsidRPr="00744972">
              <w:rPr>
                <w:b/>
                <w:bCs/>
              </w:rPr>
              <w:t>6 m/s</w:t>
            </w:r>
          </w:p>
        </w:tc>
        <w:tc>
          <w:tcPr>
            <w:tcW w:w="1078" w:type="dxa"/>
          </w:tcPr>
          <w:p w14:paraId="288F61D1" w14:textId="77777777" w:rsidR="0079443E" w:rsidRPr="00744972" w:rsidRDefault="0079443E" w:rsidP="001B621A">
            <w:pPr>
              <w:jc w:val="center"/>
              <w:rPr>
                <w:i/>
                <w:iCs/>
              </w:rPr>
            </w:pPr>
            <w:r w:rsidRPr="00744972">
              <w:rPr>
                <w:i/>
                <w:iCs/>
              </w:rPr>
              <w:t>Mean</w:t>
            </w:r>
          </w:p>
        </w:tc>
        <w:tc>
          <w:tcPr>
            <w:tcW w:w="1050" w:type="dxa"/>
          </w:tcPr>
          <w:p w14:paraId="1FA85356" w14:textId="77777777" w:rsidR="0079443E" w:rsidRPr="00343E05" w:rsidRDefault="0079443E" w:rsidP="001B621A">
            <w:pPr>
              <w:jc w:val="center"/>
              <w:rPr>
                <w:rFonts w:cstheme="minorHAnsi"/>
              </w:rPr>
            </w:pPr>
            <w:r w:rsidRPr="00343E05">
              <w:rPr>
                <w:rFonts w:cstheme="minorHAnsi"/>
              </w:rPr>
              <w:t>1.05</w:t>
            </w:r>
          </w:p>
        </w:tc>
        <w:tc>
          <w:tcPr>
            <w:tcW w:w="1074" w:type="dxa"/>
          </w:tcPr>
          <w:p w14:paraId="1791DDDD" w14:textId="77777777" w:rsidR="0079443E" w:rsidRPr="00343E05" w:rsidRDefault="0079443E" w:rsidP="001B621A">
            <w:pPr>
              <w:jc w:val="center"/>
              <w:rPr>
                <w:rFonts w:cstheme="minorHAnsi"/>
              </w:rPr>
            </w:pPr>
            <w:r w:rsidRPr="00343E05">
              <w:rPr>
                <w:rFonts w:cstheme="minorHAnsi"/>
              </w:rPr>
              <w:t>1.11</w:t>
            </w:r>
          </w:p>
        </w:tc>
        <w:tc>
          <w:tcPr>
            <w:tcW w:w="1017" w:type="dxa"/>
          </w:tcPr>
          <w:p w14:paraId="51F93609" w14:textId="77777777" w:rsidR="0079443E" w:rsidRPr="00343E05" w:rsidRDefault="0079443E" w:rsidP="001B621A">
            <w:pPr>
              <w:jc w:val="center"/>
              <w:rPr>
                <w:rFonts w:cstheme="minorHAnsi"/>
              </w:rPr>
            </w:pPr>
            <w:r w:rsidRPr="00343E05">
              <w:rPr>
                <w:rFonts w:cstheme="minorHAnsi"/>
              </w:rPr>
              <w:t>1.17</w:t>
            </w:r>
          </w:p>
        </w:tc>
        <w:tc>
          <w:tcPr>
            <w:tcW w:w="1074" w:type="dxa"/>
          </w:tcPr>
          <w:p w14:paraId="609ACD6F" w14:textId="77777777" w:rsidR="0079443E" w:rsidRPr="00343E05" w:rsidRDefault="0079443E" w:rsidP="001B621A">
            <w:pPr>
              <w:jc w:val="center"/>
              <w:rPr>
                <w:rFonts w:cstheme="minorHAnsi"/>
              </w:rPr>
            </w:pPr>
            <w:r w:rsidRPr="00343E05">
              <w:rPr>
                <w:rFonts w:cstheme="minorHAnsi"/>
              </w:rPr>
              <w:t>1.24</w:t>
            </w:r>
          </w:p>
        </w:tc>
        <w:tc>
          <w:tcPr>
            <w:tcW w:w="1051" w:type="dxa"/>
          </w:tcPr>
          <w:p w14:paraId="2DC8172F" w14:textId="77777777" w:rsidR="0079443E" w:rsidRPr="00343E05" w:rsidRDefault="0079443E" w:rsidP="001B621A">
            <w:pPr>
              <w:jc w:val="center"/>
              <w:rPr>
                <w:rFonts w:cstheme="minorHAnsi"/>
              </w:rPr>
            </w:pPr>
            <w:r w:rsidRPr="00343E05">
              <w:rPr>
                <w:rFonts w:cstheme="minorHAnsi"/>
              </w:rPr>
              <w:t>1.32</w:t>
            </w:r>
          </w:p>
        </w:tc>
        <w:tc>
          <w:tcPr>
            <w:tcW w:w="1017" w:type="dxa"/>
          </w:tcPr>
          <w:p w14:paraId="702E2337" w14:textId="77777777" w:rsidR="0079443E" w:rsidRPr="00343E05" w:rsidRDefault="0079443E" w:rsidP="001B621A">
            <w:pPr>
              <w:jc w:val="center"/>
              <w:rPr>
                <w:rFonts w:cstheme="minorHAnsi"/>
              </w:rPr>
            </w:pPr>
            <w:r w:rsidRPr="00343E05">
              <w:rPr>
                <w:rFonts w:cstheme="minorHAnsi"/>
              </w:rPr>
              <w:t>1.23</w:t>
            </w:r>
          </w:p>
        </w:tc>
        <w:tc>
          <w:tcPr>
            <w:tcW w:w="1017" w:type="dxa"/>
          </w:tcPr>
          <w:p w14:paraId="3509D736" w14:textId="77777777" w:rsidR="0079443E" w:rsidRPr="00343E05" w:rsidRDefault="0079443E" w:rsidP="001B621A">
            <w:pPr>
              <w:jc w:val="center"/>
              <w:rPr>
                <w:rFonts w:cstheme="minorHAnsi"/>
              </w:rPr>
            </w:pPr>
            <w:r w:rsidRPr="00343E05">
              <w:rPr>
                <w:rFonts w:cstheme="minorHAnsi"/>
              </w:rPr>
              <w:t>1.16</w:t>
            </w:r>
          </w:p>
        </w:tc>
      </w:tr>
      <w:tr w:rsidR="0079443E" w14:paraId="09791A65" w14:textId="77777777" w:rsidTr="001B621A">
        <w:tc>
          <w:tcPr>
            <w:tcW w:w="972" w:type="dxa"/>
            <w:vMerge/>
          </w:tcPr>
          <w:p w14:paraId="5FB82D61" w14:textId="77777777" w:rsidR="0079443E" w:rsidRDefault="0079443E" w:rsidP="001B621A">
            <w:pPr>
              <w:jc w:val="center"/>
            </w:pPr>
          </w:p>
        </w:tc>
        <w:tc>
          <w:tcPr>
            <w:tcW w:w="1078" w:type="dxa"/>
          </w:tcPr>
          <w:p w14:paraId="37B1D64E" w14:textId="77777777" w:rsidR="0079443E" w:rsidRPr="00744972" w:rsidRDefault="0079443E" w:rsidP="001B621A">
            <w:pPr>
              <w:jc w:val="center"/>
              <w:rPr>
                <w:i/>
                <w:iCs/>
              </w:rPr>
            </w:pPr>
            <w:r w:rsidRPr="00744972">
              <w:rPr>
                <w:i/>
                <w:iCs/>
              </w:rPr>
              <w:t>SD</w:t>
            </w:r>
          </w:p>
        </w:tc>
        <w:tc>
          <w:tcPr>
            <w:tcW w:w="1050" w:type="dxa"/>
          </w:tcPr>
          <w:p w14:paraId="3C772FAD" w14:textId="77777777" w:rsidR="0079443E" w:rsidRPr="00343E05" w:rsidRDefault="0079443E" w:rsidP="001B621A">
            <w:pPr>
              <w:jc w:val="center"/>
              <w:rPr>
                <w:rFonts w:cstheme="minorHAnsi"/>
              </w:rPr>
            </w:pPr>
            <w:r w:rsidRPr="00343E05">
              <w:rPr>
                <w:rFonts w:cstheme="minorHAnsi"/>
              </w:rPr>
              <w:t>0.49</w:t>
            </w:r>
          </w:p>
        </w:tc>
        <w:tc>
          <w:tcPr>
            <w:tcW w:w="1074" w:type="dxa"/>
          </w:tcPr>
          <w:p w14:paraId="436CC24F" w14:textId="77777777" w:rsidR="0079443E" w:rsidRPr="00343E05" w:rsidRDefault="0079443E" w:rsidP="001B621A">
            <w:pPr>
              <w:jc w:val="center"/>
              <w:rPr>
                <w:rFonts w:cstheme="minorHAnsi"/>
              </w:rPr>
            </w:pPr>
            <w:r w:rsidRPr="00343E05">
              <w:rPr>
                <w:rFonts w:cstheme="minorHAnsi"/>
              </w:rPr>
              <w:t>0.55</w:t>
            </w:r>
          </w:p>
        </w:tc>
        <w:tc>
          <w:tcPr>
            <w:tcW w:w="1017" w:type="dxa"/>
          </w:tcPr>
          <w:p w14:paraId="3E672EF6" w14:textId="77777777" w:rsidR="0079443E" w:rsidRPr="00343E05" w:rsidRDefault="0079443E" w:rsidP="001B621A">
            <w:pPr>
              <w:jc w:val="center"/>
              <w:rPr>
                <w:rFonts w:cstheme="minorHAnsi"/>
              </w:rPr>
            </w:pPr>
            <w:r w:rsidRPr="00343E05">
              <w:rPr>
                <w:rFonts w:cstheme="minorHAnsi"/>
              </w:rPr>
              <w:t>0.57</w:t>
            </w:r>
          </w:p>
        </w:tc>
        <w:tc>
          <w:tcPr>
            <w:tcW w:w="1074" w:type="dxa"/>
          </w:tcPr>
          <w:p w14:paraId="17815A2D" w14:textId="77777777" w:rsidR="0079443E" w:rsidRPr="00343E05" w:rsidRDefault="0079443E" w:rsidP="001B621A">
            <w:pPr>
              <w:jc w:val="center"/>
              <w:rPr>
                <w:rFonts w:cstheme="minorHAnsi"/>
              </w:rPr>
            </w:pPr>
            <w:r w:rsidRPr="00343E05">
              <w:rPr>
                <w:rFonts w:cstheme="minorHAnsi"/>
              </w:rPr>
              <w:t>0.54</w:t>
            </w:r>
          </w:p>
        </w:tc>
        <w:tc>
          <w:tcPr>
            <w:tcW w:w="1051" w:type="dxa"/>
          </w:tcPr>
          <w:p w14:paraId="586D3CC6" w14:textId="77777777" w:rsidR="0079443E" w:rsidRPr="00343E05" w:rsidRDefault="0079443E" w:rsidP="001B621A">
            <w:pPr>
              <w:jc w:val="center"/>
              <w:rPr>
                <w:rFonts w:cstheme="minorHAnsi"/>
              </w:rPr>
            </w:pPr>
            <w:r w:rsidRPr="00343E05">
              <w:rPr>
                <w:rFonts w:cstheme="minorHAnsi"/>
              </w:rPr>
              <w:t>0.57</w:t>
            </w:r>
          </w:p>
        </w:tc>
        <w:tc>
          <w:tcPr>
            <w:tcW w:w="1017" w:type="dxa"/>
          </w:tcPr>
          <w:p w14:paraId="71C15C42" w14:textId="77777777" w:rsidR="0079443E" w:rsidRPr="00343E05" w:rsidRDefault="0079443E" w:rsidP="001B621A">
            <w:pPr>
              <w:jc w:val="center"/>
              <w:rPr>
                <w:rFonts w:cstheme="minorHAnsi"/>
              </w:rPr>
            </w:pPr>
            <w:r w:rsidRPr="00343E05">
              <w:rPr>
                <w:rFonts w:cstheme="minorHAnsi"/>
              </w:rPr>
              <w:t>0.56</w:t>
            </w:r>
          </w:p>
        </w:tc>
        <w:tc>
          <w:tcPr>
            <w:tcW w:w="1017" w:type="dxa"/>
          </w:tcPr>
          <w:p w14:paraId="21FD3223" w14:textId="77777777" w:rsidR="0079443E" w:rsidRPr="00343E05" w:rsidRDefault="0079443E" w:rsidP="001B621A">
            <w:pPr>
              <w:keepNext/>
              <w:jc w:val="center"/>
              <w:rPr>
                <w:rFonts w:cstheme="minorHAnsi"/>
              </w:rPr>
            </w:pPr>
            <w:r w:rsidRPr="00343E05">
              <w:rPr>
                <w:rFonts w:cstheme="minorHAnsi"/>
              </w:rPr>
              <w:t>0.46</w:t>
            </w:r>
          </w:p>
        </w:tc>
      </w:tr>
      <w:tr w:rsidR="0079443E" w14:paraId="56B0EEF8" w14:textId="77777777" w:rsidTr="001B621A">
        <w:tc>
          <w:tcPr>
            <w:tcW w:w="9350" w:type="dxa"/>
            <w:gridSpan w:val="9"/>
          </w:tcPr>
          <w:p w14:paraId="05F65895" w14:textId="77777777" w:rsidR="0079443E" w:rsidRDefault="0079443E" w:rsidP="001B621A">
            <w:pPr>
              <w:keepNext/>
              <w:jc w:val="center"/>
            </w:pPr>
          </w:p>
        </w:tc>
      </w:tr>
      <w:tr w:rsidR="0079443E" w14:paraId="27119553" w14:textId="77777777" w:rsidTr="001B621A">
        <w:tc>
          <w:tcPr>
            <w:tcW w:w="972" w:type="dxa"/>
          </w:tcPr>
          <w:p w14:paraId="5CCC8BB0" w14:textId="77777777" w:rsidR="0079443E" w:rsidRDefault="0079443E" w:rsidP="001B621A">
            <w:pPr>
              <w:jc w:val="center"/>
            </w:pPr>
          </w:p>
        </w:tc>
        <w:tc>
          <w:tcPr>
            <w:tcW w:w="1078" w:type="dxa"/>
          </w:tcPr>
          <w:p w14:paraId="2E17D8D9" w14:textId="77777777" w:rsidR="0079443E" w:rsidRPr="00744972" w:rsidRDefault="0079443E" w:rsidP="001B621A">
            <w:pPr>
              <w:jc w:val="center"/>
              <w:rPr>
                <w:i/>
                <w:iCs/>
              </w:rPr>
            </w:pPr>
          </w:p>
        </w:tc>
        <w:tc>
          <w:tcPr>
            <w:tcW w:w="7300" w:type="dxa"/>
            <w:gridSpan w:val="7"/>
          </w:tcPr>
          <w:p w14:paraId="63E6C49D" w14:textId="77777777" w:rsidR="0079443E" w:rsidRPr="003F1350" w:rsidRDefault="0079443E" w:rsidP="001B621A">
            <w:pPr>
              <w:keepNext/>
              <w:jc w:val="center"/>
              <w:rPr>
                <w:b/>
              </w:rPr>
            </w:pPr>
            <w:r w:rsidRPr="003F1350">
              <w:rPr>
                <w:b/>
              </w:rPr>
              <w:t>Short Occlusion</w:t>
            </w:r>
          </w:p>
        </w:tc>
      </w:tr>
      <w:tr w:rsidR="0079443E" w14:paraId="05853FF9" w14:textId="77777777" w:rsidTr="001B621A">
        <w:tc>
          <w:tcPr>
            <w:tcW w:w="972" w:type="dxa"/>
          </w:tcPr>
          <w:p w14:paraId="689A6645" w14:textId="77777777" w:rsidR="0079443E" w:rsidRDefault="00630F35" w:rsidP="001B621A">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06524C19" w14:textId="77777777" w:rsidR="0079443E" w:rsidRPr="00744972" w:rsidRDefault="0079443E" w:rsidP="001B621A">
            <w:pPr>
              <w:jc w:val="center"/>
              <w:rPr>
                <w:i/>
                <w:iCs/>
              </w:rPr>
            </w:pPr>
          </w:p>
        </w:tc>
        <w:tc>
          <w:tcPr>
            <w:tcW w:w="1050" w:type="dxa"/>
          </w:tcPr>
          <w:p w14:paraId="1E3E0532" w14:textId="77777777" w:rsidR="0079443E" w:rsidRDefault="0079443E" w:rsidP="001B621A">
            <w:pPr>
              <w:jc w:val="center"/>
            </w:pPr>
            <w:r w:rsidRPr="00744972">
              <w:rPr>
                <w:i/>
                <w:iCs/>
              </w:rPr>
              <w:t>0.7g</w:t>
            </w:r>
          </w:p>
        </w:tc>
        <w:tc>
          <w:tcPr>
            <w:tcW w:w="1074" w:type="dxa"/>
          </w:tcPr>
          <w:p w14:paraId="4C5A05C9" w14:textId="77777777" w:rsidR="0079443E" w:rsidRDefault="0079443E" w:rsidP="001B621A">
            <w:pPr>
              <w:jc w:val="center"/>
            </w:pPr>
            <w:r w:rsidRPr="00744972">
              <w:rPr>
                <w:i/>
                <w:iCs/>
              </w:rPr>
              <w:t>0.85g</w:t>
            </w:r>
          </w:p>
        </w:tc>
        <w:tc>
          <w:tcPr>
            <w:tcW w:w="1017" w:type="dxa"/>
          </w:tcPr>
          <w:p w14:paraId="349CD9D2" w14:textId="77777777" w:rsidR="0079443E" w:rsidRDefault="0079443E" w:rsidP="001B621A">
            <w:pPr>
              <w:jc w:val="center"/>
            </w:pPr>
            <w:r w:rsidRPr="00744972">
              <w:rPr>
                <w:i/>
                <w:iCs/>
              </w:rPr>
              <w:t>1g</w:t>
            </w:r>
          </w:p>
        </w:tc>
        <w:tc>
          <w:tcPr>
            <w:tcW w:w="1074" w:type="dxa"/>
          </w:tcPr>
          <w:p w14:paraId="005D130D" w14:textId="77777777" w:rsidR="0079443E" w:rsidRDefault="0079443E" w:rsidP="001B621A">
            <w:pPr>
              <w:jc w:val="center"/>
            </w:pPr>
            <w:r w:rsidRPr="00744972">
              <w:rPr>
                <w:i/>
                <w:iCs/>
              </w:rPr>
              <w:t>1.15g</w:t>
            </w:r>
          </w:p>
        </w:tc>
        <w:tc>
          <w:tcPr>
            <w:tcW w:w="1051" w:type="dxa"/>
          </w:tcPr>
          <w:p w14:paraId="0DB09153" w14:textId="77777777" w:rsidR="0079443E" w:rsidRDefault="0079443E" w:rsidP="001B621A">
            <w:pPr>
              <w:jc w:val="center"/>
            </w:pPr>
            <w:r w:rsidRPr="00744972">
              <w:rPr>
                <w:i/>
                <w:iCs/>
              </w:rPr>
              <w:t>1.3g</w:t>
            </w:r>
          </w:p>
        </w:tc>
        <w:tc>
          <w:tcPr>
            <w:tcW w:w="1017" w:type="dxa"/>
          </w:tcPr>
          <w:p w14:paraId="49C3C816" w14:textId="77777777" w:rsidR="0079443E" w:rsidRDefault="0079443E" w:rsidP="001B621A">
            <w:pPr>
              <w:jc w:val="center"/>
            </w:pPr>
            <w:r w:rsidRPr="00744972">
              <w:rPr>
                <w:i/>
                <w:iCs/>
              </w:rPr>
              <w:t>-1g</w:t>
            </w:r>
          </w:p>
        </w:tc>
        <w:tc>
          <w:tcPr>
            <w:tcW w:w="1017" w:type="dxa"/>
          </w:tcPr>
          <w:p w14:paraId="76DFDF45" w14:textId="77777777" w:rsidR="0079443E" w:rsidRDefault="0079443E" w:rsidP="001B621A">
            <w:pPr>
              <w:keepNext/>
              <w:jc w:val="center"/>
            </w:pPr>
            <w:r w:rsidRPr="00744972">
              <w:rPr>
                <w:i/>
                <w:iCs/>
              </w:rPr>
              <w:t>1g</w:t>
            </w:r>
          </w:p>
        </w:tc>
      </w:tr>
      <w:tr w:rsidR="00343E05" w14:paraId="6195C6FB" w14:textId="77777777" w:rsidTr="001B621A">
        <w:tc>
          <w:tcPr>
            <w:tcW w:w="972" w:type="dxa"/>
            <w:vMerge w:val="restart"/>
            <w:vAlign w:val="center"/>
          </w:tcPr>
          <w:p w14:paraId="63F3E821" w14:textId="77777777" w:rsidR="00343E05" w:rsidRDefault="00343E05" w:rsidP="001B621A">
            <w:pPr>
              <w:jc w:val="center"/>
            </w:pPr>
            <w:r w:rsidRPr="00744972">
              <w:rPr>
                <w:b/>
                <w:bCs/>
              </w:rPr>
              <w:t>4.5 m/s</w:t>
            </w:r>
          </w:p>
        </w:tc>
        <w:tc>
          <w:tcPr>
            <w:tcW w:w="1078" w:type="dxa"/>
          </w:tcPr>
          <w:p w14:paraId="1F1D2E6E" w14:textId="77777777" w:rsidR="00343E05" w:rsidRPr="00744972" w:rsidRDefault="00343E05" w:rsidP="001B621A">
            <w:pPr>
              <w:jc w:val="center"/>
              <w:rPr>
                <w:i/>
                <w:iCs/>
              </w:rPr>
            </w:pPr>
            <w:r w:rsidRPr="00744972">
              <w:rPr>
                <w:i/>
                <w:iCs/>
              </w:rPr>
              <w:t>Mean</w:t>
            </w:r>
          </w:p>
        </w:tc>
        <w:tc>
          <w:tcPr>
            <w:tcW w:w="1050" w:type="dxa"/>
          </w:tcPr>
          <w:p w14:paraId="3D8AEFC7" w14:textId="77777777" w:rsidR="00343E05" w:rsidRPr="00343E05" w:rsidRDefault="00343E05" w:rsidP="001B621A">
            <w:pPr>
              <w:jc w:val="center"/>
              <w:rPr>
                <w:rFonts w:cstheme="minorHAnsi"/>
              </w:rPr>
            </w:pPr>
            <w:r w:rsidRPr="00343E05">
              <w:rPr>
                <w:rFonts w:cstheme="minorHAnsi"/>
              </w:rPr>
              <w:t>1.22</w:t>
            </w:r>
          </w:p>
        </w:tc>
        <w:tc>
          <w:tcPr>
            <w:tcW w:w="1074" w:type="dxa"/>
          </w:tcPr>
          <w:p w14:paraId="161D7984" w14:textId="77777777" w:rsidR="00343E05" w:rsidRPr="00343E05" w:rsidRDefault="00343E05" w:rsidP="001B621A">
            <w:pPr>
              <w:jc w:val="center"/>
              <w:rPr>
                <w:rFonts w:cstheme="minorHAnsi"/>
              </w:rPr>
            </w:pPr>
            <w:r w:rsidRPr="00343E05">
              <w:rPr>
                <w:rFonts w:cstheme="minorHAnsi"/>
              </w:rPr>
              <w:t>1.31</w:t>
            </w:r>
          </w:p>
        </w:tc>
        <w:tc>
          <w:tcPr>
            <w:tcW w:w="1017" w:type="dxa"/>
          </w:tcPr>
          <w:p w14:paraId="03CB76BA" w14:textId="77777777" w:rsidR="00343E05" w:rsidRPr="00343E05" w:rsidRDefault="00343E05" w:rsidP="001B621A">
            <w:pPr>
              <w:jc w:val="center"/>
              <w:rPr>
                <w:rFonts w:cstheme="minorHAnsi"/>
              </w:rPr>
            </w:pPr>
            <w:r w:rsidRPr="00343E05">
              <w:rPr>
                <w:rFonts w:cstheme="minorHAnsi"/>
              </w:rPr>
              <w:t>1.34</w:t>
            </w:r>
          </w:p>
        </w:tc>
        <w:tc>
          <w:tcPr>
            <w:tcW w:w="1074" w:type="dxa"/>
          </w:tcPr>
          <w:p w14:paraId="2F9672C5" w14:textId="77777777" w:rsidR="00343E05" w:rsidRPr="00343E05" w:rsidRDefault="00343E05" w:rsidP="001B621A">
            <w:pPr>
              <w:jc w:val="center"/>
              <w:rPr>
                <w:rFonts w:cstheme="minorHAnsi"/>
              </w:rPr>
            </w:pPr>
            <w:r w:rsidRPr="00343E05">
              <w:rPr>
                <w:rFonts w:cstheme="minorHAnsi"/>
              </w:rPr>
              <w:t>1.41</w:t>
            </w:r>
          </w:p>
        </w:tc>
        <w:tc>
          <w:tcPr>
            <w:tcW w:w="1051" w:type="dxa"/>
          </w:tcPr>
          <w:p w14:paraId="39BDC80F" w14:textId="77777777" w:rsidR="00343E05" w:rsidRPr="00343E05" w:rsidRDefault="00343E05" w:rsidP="001B621A">
            <w:pPr>
              <w:jc w:val="center"/>
              <w:rPr>
                <w:rFonts w:cstheme="minorHAnsi"/>
              </w:rPr>
            </w:pPr>
            <w:r w:rsidRPr="00343E05">
              <w:rPr>
                <w:rFonts w:cstheme="minorHAnsi"/>
              </w:rPr>
              <w:t>1.52</w:t>
            </w:r>
          </w:p>
        </w:tc>
        <w:tc>
          <w:tcPr>
            <w:tcW w:w="1017" w:type="dxa"/>
          </w:tcPr>
          <w:p w14:paraId="40B0AEC8" w14:textId="77777777" w:rsidR="00343E05" w:rsidRPr="00343E05" w:rsidRDefault="00343E05" w:rsidP="001B621A">
            <w:pPr>
              <w:jc w:val="center"/>
              <w:rPr>
                <w:rFonts w:cstheme="minorHAnsi"/>
              </w:rPr>
            </w:pPr>
            <w:r w:rsidRPr="00343E05">
              <w:rPr>
                <w:rFonts w:cstheme="minorHAnsi"/>
              </w:rPr>
              <w:t>1.68</w:t>
            </w:r>
          </w:p>
        </w:tc>
        <w:tc>
          <w:tcPr>
            <w:tcW w:w="1017" w:type="dxa"/>
          </w:tcPr>
          <w:p w14:paraId="552E057F" w14:textId="77777777" w:rsidR="00343E05" w:rsidRPr="00343E05" w:rsidRDefault="00343E05" w:rsidP="001B621A">
            <w:pPr>
              <w:keepNext/>
              <w:jc w:val="center"/>
              <w:rPr>
                <w:rFonts w:cstheme="minorHAnsi"/>
              </w:rPr>
            </w:pPr>
            <w:r w:rsidRPr="00343E05">
              <w:rPr>
                <w:rFonts w:cstheme="minorHAnsi"/>
              </w:rPr>
              <w:t>1.35</w:t>
            </w:r>
          </w:p>
        </w:tc>
      </w:tr>
      <w:tr w:rsidR="00343E05" w14:paraId="58EAD604" w14:textId="77777777" w:rsidTr="001B621A">
        <w:tc>
          <w:tcPr>
            <w:tcW w:w="972" w:type="dxa"/>
            <w:vMerge/>
            <w:vAlign w:val="center"/>
          </w:tcPr>
          <w:p w14:paraId="49FF6FF6" w14:textId="77777777" w:rsidR="00343E05" w:rsidRDefault="00343E05" w:rsidP="001B621A">
            <w:pPr>
              <w:jc w:val="center"/>
            </w:pPr>
          </w:p>
        </w:tc>
        <w:tc>
          <w:tcPr>
            <w:tcW w:w="1078" w:type="dxa"/>
          </w:tcPr>
          <w:p w14:paraId="677715F8" w14:textId="77777777" w:rsidR="00343E05" w:rsidRPr="00744972" w:rsidRDefault="00343E05" w:rsidP="001B621A">
            <w:pPr>
              <w:jc w:val="center"/>
              <w:rPr>
                <w:i/>
                <w:iCs/>
              </w:rPr>
            </w:pPr>
            <w:r w:rsidRPr="00744972">
              <w:rPr>
                <w:i/>
                <w:iCs/>
              </w:rPr>
              <w:t>SD</w:t>
            </w:r>
          </w:p>
        </w:tc>
        <w:tc>
          <w:tcPr>
            <w:tcW w:w="1050" w:type="dxa"/>
          </w:tcPr>
          <w:p w14:paraId="5E92B09F" w14:textId="77777777" w:rsidR="00343E05" w:rsidRPr="00343E05" w:rsidRDefault="00343E05" w:rsidP="001B621A">
            <w:pPr>
              <w:jc w:val="center"/>
              <w:rPr>
                <w:rFonts w:cstheme="minorHAnsi"/>
              </w:rPr>
            </w:pPr>
            <w:r w:rsidRPr="00343E05">
              <w:rPr>
                <w:rFonts w:cstheme="minorHAnsi"/>
              </w:rPr>
              <w:t>0.64</w:t>
            </w:r>
          </w:p>
        </w:tc>
        <w:tc>
          <w:tcPr>
            <w:tcW w:w="1074" w:type="dxa"/>
          </w:tcPr>
          <w:p w14:paraId="3C8EA252" w14:textId="77777777" w:rsidR="00343E05" w:rsidRPr="00343E05" w:rsidRDefault="00343E05" w:rsidP="001B621A">
            <w:pPr>
              <w:jc w:val="center"/>
              <w:rPr>
                <w:rFonts w:cstheme="minorHAnsi"/>
              </w:rPr>
            </w:pPr>
            <w:r w:rsidRPr="00343E05">
              <w:rPr>
                <w:rFonts w:cstheme="minorHAnsi"/>
              </w:rPr>
              <w:t>0.65</w:t>
            </w:r>
          </w:p>
        </w:tc>
        <w:tc>
          <w:tcPr>
            <w:tcW w:w="1017" w:type="dxa"/>
          </w:tcPr>
          <w:p w14:paraId="46F60678" w14:textId="77777777" w:rsidR="00343E05" w:rsidRPr="00343E05" w:rsidRDefault="00343E05" w:rsidP="001B621A">
            <w:pPr>
              <w:jc w:val="center"/>
              <w:rPr>
                <w:rFonts w:cstheme="minorHAnsi"/>
              </w:rPr>
            </w:pPr>
            <w:r w:rsidRPr="00343E05">
              <w:t>0.65</w:t>
            </w:r>
          </w:p>
        </w:tc>
        <w:tc>
          <w:tcPr>
            <w:tcW w:w="1074" w:type="dxa"/>
          </w:tcPr>
          <w:p w14:paraId="67630BE6" w14:textId="77777777" w:rsidR="00343E05" w:rsidRPr="00343E05" w:rsidRDefault="00343E05" w:rsidP="001B621A">
            <w:pPr>
              <w:jc w:val="center"/>
              <w:rPr>
                <w:rFonts w:cstheme="minorHAnsi"/>
              </w:rPr>
            </w:pPr>
            <w:r w:rsidRPr="00343E05">
              <w:rPr>
                <w:rFonts w:cstheme="minorHAnsi"/>
              </w:rPr>
              <w:t>0.56</w:t>
            </w:r>
          </w:p>
        </w:tc>
        <w:tc>
          <w:tcPr>
            <w:tcW w:w="1051" w:type="dxa"/>
          </w:tcPr>
          <w:p w14:paraId="5DCC5C61" w14:textId="77777777" w:rsidR="00343E05" w:rsidRPr="00343E05" w:rsidRDefault="00343E05" w:rsidP="001B621A">
            <w:pPr>
              <w:jc w:val="center"/>
              <w:rPr>
                <w:rFonts w:cstheme="minorHAnsi"/>
              </w:rPr>
            </w:pPr>
            <w:r w:rsidRPr="00343E05">
              <w:rPr>
                <w:rFonts w:cstheme="minorHAnsi"/>
              </w:rPr>
              <w:t>0.88</w:t>
            </w:r>
          </w:p>
        </w:tc>
        <w:tc>
          <w:tcPr>
            <w:tcW w:w="1017" w:type="dxa"/>
          </w:tcPr>
          <w:p w14:paraId="0400EFAD" w14:textId="77777777" w:rsidR="00343E05" w:rsidRPr="00343E05" w:rsidRDefault="00343E05" w:rsidP="001B621A">
            <w:pPr>
              <w:jc w:val="center"/>
              <w:rPr>
                <w:rFonts w:cstheme="minorHAnsi"/>
              </w:rPr>
            </w:pPr>
            <w:r w:rsidRPr="00343E05">
              <w:rPr>
                <w:rFonts w:cstheme="minorHAnsi"/>
              </w:rPr>
              <w:t>0.86</w:t>
            </w:r>
          </w:p>
        </w:tc>
        <w:tc>
          <w:tcPr>
            <w:tcW w:w="1017" w:type="dxa"/>
          </w:tcPr>
          <w:p w14:paraId="32F76BAF" w14:textId="77777777" w:rsidR="00343E05" w:rsidRPr="00343E05" w:rsidRDefault="00343E05" w:rsidP="001B621A">
            <w:pPr>
              <w:keepNext/>
              <w:jc w:val="center"/>
              <w:rPr>
                <w:rFonts w:cstheme="minorHAnsi"/>
              </w:rPr>
            </w:pPr>
            <w:r w:rsidRPr="00343E05">
              <w:rPr>
                <w:rFonts w:cstheme="minorHAnsi"/>
              </w:rPr>
              <w:t>0.58</w:t>
            </w:r>
          </w:p>
        </w:tc>
      </w:tr>
      <w:tr w:rsidR="0079443E" w14:paraId="6B4147A0" w14:textId="77777777" w:rsidTr="001B621A">
        <w:tc>
          <w:tcPr>
            <w:tcW w:w="972" w:type="dxa"/>
            <w:vMerge w:val="restart"/>
            <w:vAlign w:val="center"/>
          </w:tcPr>
          <w:p w14:paraId="44212F32" w14:textId="77777777" w:rsidR="0079443E" w:rsidRDefault="0079443E" w:rsidP="001B621A">
            <w:pPr>
              <w:jc w:val="center"/>
            </w:pPr>
            <w:r w:rsidRPr="00744972">
              <w:rPr>
                <w:b/>
                <w:bCs/>
              </w:rPr>
              <w:t>6 m/s</w:t>
            </w:r>
          </w:p>
        </w:tc>
        <w:tc>
          <w:tcPr>
            <w:tcW w:w="1078" w:type="dxa"/>
          </w:tcPr>
          <w:p w14:paraId="481C5F8A" w14:textId="77777777" w:rsidR="0079443E" w:rsidRPr="00744972" w:rsidRDefault="0079443E" w:rsidP="001B621A">
            <w:pPr>
              <w:jc w:val="center"/>
              <w:rPr>
                <w:i/>
                <w:iCs/>
              </w:rPr>
            </w:pPr>
            <w:r w:rsidRPr="00744972">
              <w:rPr>
                <w:i/>
                <w:iCs/>
              </w:rPr>
              <w:t>Mean</w:t>
            </w:r>
          </w:p>
        </w:tc>
        <w:tc>
          <w:tcPr>
            <w:tcW w:w="1050" w:type="dxa"/>
          </w:tcPr>
          <w:p w14:paraId="038A0AD3" w14:textId="77777777" w:rsidR="0079443E" w:rsidRPr="00343E05" w:rsidRDefault="0079443E" w:rsidP="001B621A">
            <w:pPr>
              <w:jc w:val="center"/>
              <w:rPr>
                <w:rFonts w:cstheme="minorHAnsi"/>
              </w:rPr>
            </w:pPr>
            <w:r w:rsidRPr="00343E05">
              <w:rPr>
                <w:rFonts w:cstheme="minorHAnsi"/>
              </w:rPr>
              <w:t>1.26</w:t>
            </w:r>
          </w:p>
        </w:tc>
        <w:tc>
          <w:tcPr>
            <w:tcW w:w="1074" w:type="dxa"/>
          </w:tcPr>
          <w:p w14:paraId="378B2B99" w14:textId="3571F2EA" w:rsidR="0079443E" w:rsidRPr="00343E05" w:rsidRDefault="0079443E" w:rsidP="001B621A">
            <w:pPr>
              <w:jc w:val="center"/>
              <w:rPr>
                <w:rFonts w:cstheme="minorHAnsi"/>
              </w:rPr>
            </w:pPr>
            <w:r w:rsidRPr="00343E05">
              <w:rPr>
                <w:rFonts w:cstheme="minorHAnsi"/>
              </w:rPr>
              <w:t>1.33</w:t>
            </w:r>
          </w:p>
        </w:tc>
        <w:tc>
          <w:tcPr>
            <w:tcW w:w="1017" w:type="dxa"/>
          </w:tcPr>
          <w:p w14:paraId="71145A0E" w14:textId="77777777" w:rsidR="0079443E" w:rsidRPr="00343E05" w:rsidRDefault="0079443E" w:rsidP="001B621A">
            <w:pPr>
              <w:jc w:val="center"/>
              <w:rPr>
                <w:rFonts w:cstheme="minorHAnsi"/>
              </w:rPr>
            </w:pPr>
            <w:r w:rsidRPr="00343E05">
              <w:rPr>
                <w:rFonts w:cstheme="minorHAnsi"/>
              </w:rPr>
              <w:t>1.37</w:t>
            </w:r>
          </w:p>
        </w:tc>
        <w:tc>
          <w:tcPr>
            <w:tcW w:w="1074" w:type="dxa"/>
          </w:tcPr>
          <w:p w14:paraId="34CFC43F" w14:textId="77777777" w:rsidR="0079443E" w:rsidRPr="00343E05" w:rsidRDefault="0079443E" w:rsidP="001B621A">
            <w:pPr>
              <w:jc w:val="center"/>
              <w:rPr>
                <w:rFonts w:cstheme="minorHAnsi"/>
              </w:rPr>
            </w:pPr>
            <w:r w:rsidRPr="00343E05">
              <w:rPr>
                <w:rFonts w:cstheme="minorHAnsi"/>
              </w:rPr>
              <w:t>1.47</w:t>
            </w:r>
          </w:p>
        </w:tc>
        <w:tc>
          <w:tcPr>
            <w:tcW w:w="1051" w:type="dxa"/>
          </w:tcPr>
          <w:p w14:paraId="21A873CA" w14:textId="77777777" w:rsidR="0079443E" w:rsidRPr="00343E05" w:rsidRDefault="0079443E" w:rsidP="001B621A">
            <w:pPr>
              <w:jc w:val="center"/>
              <w:rPr>
                <w:rFonts w:cstheme="minorHAnsi"/>
              </w:rPr>
            </w:pPr>
            <w:r w:rsidRPr="00343E05">
              <w:rPr>
                <w:rFonts w:cstheme="minorHAnsi"/>
              </w:rPr>
              <w:t>1.49</w:t>
            </w:r>
          </w:p>
        </w:tc>
        <w:tc>
          <w:tcPr>
            <w:tcW w:w="1017" w:type="dxa"/>
          </w:tcPr>
          <w:p w14:paraId="566ECA1F" w14:textId="77777777" w:rsidR="0079443E" w:rsidRPr="00343E05" w:rsidRDefault="0079443E" w:rsidP="001B621A">
            <w:pPr>
              <w:jc w:val="center"/>
              <w:rPr>
                <w:rFonts w:cstheme="minorHAnsi"/>
              </w:rPr>
            </w:pPr>
            <w:r w:rsidRPr="00343E05">
              <w:rPr>
                <w:rFonts w:cstheme="minorHAnsi"/>
              </w:rPr>
              <w:t>1.51</w:t>
            </w:r>
          </w:p>
        </w:tc>
        <w:tc>
          <w:tcPr>
            <w:tcW w:w="1017" w:type="dxa"/>
          </w:tcPr>
          <w:p w14:paraId="734CFAE0" w14:textId="77777777" w:rsidR="0079443E" w:rsidRPr="00343E05" w:rsidRDefault="0079443E" w:rsidP="001B621A">
            <w:pPr>
              <w:keepNext/>
              <w:jc w:val="center"/>
              <w:rPr>
                <w:rFonts w:cstheme="minorHAnsi"/>
              </w:rPr>
            </w:pPr>
            <w:r w:rsidRPr="00343E05">
              <w:rPr>
                <w:rFonts w:cstheme="minorHAnsi"/>
              </w:rPr>
              <w:t>1.35</w:t>
            </w:r>
          </w:p>
        </w:tc>
      </w:tr>
      <w:tr w:rsidR="0079443E" w14:paraId="1C6EB6E4" w14:textId="77777777" w:rsidTr="001B621A">
        <w:tc>
          <w:tcPr>
            <w:tcW w:w="972" w:type="dxa"/>
            <w:vMerge/>
          </w:tcPr>
          <w:p w14:paraId="4265C6D3" w14:textId="77777777" w:rsidR="0079443E" w:rsidRDefault="0079443E" w:rsidP="001B621A">
            <w:pPr>
              <w:jc w:val="center"/>
            </w:pPr>
          </w:p>
        </w:tc>
        <w:tc>
          <w:tcPr>
            <w:tcW w:w="1078" w:type="dxa"/>
          </w:tcPr>
          <w:p w14:paraId="558976AD" w14:textId="77777777" w:rsidR="0079443E" w:rsidRPr="00744972" w:rsidRDefault="0079443E" w:rsidP="001B621A">
            <w:pPr>
              <w:jc w:val="center"/>
              <w:rPr>
                <w:i/>
                <w:iCs/>
              </w:rPr>
            </w:pPr>
            <w:r w:rsidRPr="00744972">
              <w:rPr>
                <w:i/>
                <w:iCs/>
              </w:rPr>
              <w:t>SD</w:t>
            </w:r>
          </w:p>
        </w:tc>
        <w:tc>
          <w:tcPr>
            <w:tcW w:w="1050" w:type="dxa"/>
          </w:tcPr>
          <w:p w14:paraId="159AA584" w14:textId="77777777" w:rsidR="0079443E" w:rsidRPr="00343E05" w:rsidRDefault="0079443E" w:rsidP="001B621A">
            <w:pPr>
              <w:jc w:val="center"/>
              <w:rPr>
                <w:rFonts w:cstheme="minorHAnsi"/>
              </w:rPr>
            </w:pPr>
            <w:r w:rsidRPr="00343E05">
              <w:rPr>
                <w:rFonts w:cstheme="minorHAnsi"/>
              </w:rPr>
              <w:t>0.65</w:t>
            </w:r>
          </w:p>
        </w:tc>
        <w:tc>
          <w:tcPr>
            <w:tcW w:w="1074" w:type="dxa"/>
          </w:tcPr>
          <w:p w14:paraId="042C57DD" w14:textId="787A9859" w:rsidR="0079443E" w:rsidRPr="00343E05" w:rsidRDefault="0079443E" w:rsidP="001B621A">
            <w:pPr>
              <w:jc w:val="center"/>
              <w:rPr>
                <w:rFonts w:cstheme="minorHAnsi"/>
              </w:rPr>
            </w:pPr>
            <w:r w:rsidRPr="00343E05">
              <w:rPr>
                <w:rFonts w:cstheme="minorHAnsi"/>
              </w:rPr>
              <w:t>0.77</w:t>
            </w:r>
          </w:p>
        </w:tc>
        <w:tc>
          <w:tcPr>
            <w:tcW w:w="1017" w:type="dxa"/>
          </w:tcPr>
          <w:p w14:paraId="34336545" w14:textId="77777777" w:rsidR="0079443E" w:rsidRPr="00343E05" w:rsidRDefault="0079443E" w:rsidP="001B621A">
            <w:pPr>
              <w:jc w:val="center"/>
              <w:rPr>
                <w:rFonts w:cstheme="minorHAnsi"/>
              </w:rPr>
            </w:pPr>
            <w:r w:rsidRPr="00343E05">
              <w:rPr>
                <w:rFonts w:cstheme="minorHAnsi"/>
              </w:rPr>
              <w:t>0.77</w:t>
            </w:r>
          </w:p>
        </w:tc>
        <w:tc>
          <w:tcPr>
            <w:tcW w:w="1074" w:type="dxa"/>
          </w:tcPr>
          <w:p w14:paraId="32C0D372" w14:textId="77777777" w:rsidR="0079443E" w:rsidRPr="00343E05" w:rsidRDefault="0079443E" w:rsidP="001B621A">
            <w:pPr>
              <w:jc w:val="center"/>
              <w:rPr>
                <w:rFonts w:cstheme="minorHAnsi"/>
              </w:rPr>
            </w:pPr>
            <w:r w:rsidRPr="00343E05">
              <w:rPr>
                <w:rFonts w:cstheme="minorHAnsi"/>
              </w:rPr>
              <w:t>0.88</w:t>
            </w:r>
          </w:p>
        </w:tc>
        <w:tc>
          <w:tcPr>
            <w:tcW w:w="1051" w:type="dxa"/>
          </w:tcPr>
          <w:p w14:paraId="2A7C8BEA" w14:textId="77777777" w:rsidR="0079443E" w:rsidRPr="00343E05" w:rsidRDefault="0079443E" w:rsidP="001B621A">
            <w:pPr>
              <w:jc w:val="center"/>
              <w:rPr>
                <w:rFonts w:cstheme="minorHAnsi"/>
              </w:rPr>
            </w:pPr>
            <w:r w:rsidRPr="00343E05">
              <w:rPr>
                <w:rFonts w:cstheme="minorHAnsi"/>
              </w:rPr>
              <w:t>0.75</w:t>
            </w:r>
          </w:p>
        </w:tc>
        <w:tc>
          <w:tcPr>
            <w:tcW w:w="1017" w:type="dxa"/>
          </w:tcPr>
          <w:p w14:paraId="07105F23" w14:textId="77777777" w:rsidR="0079443E" w:rsidRPr="00343E05" w:rsidRDefault="0079443E" w:rsidP="001B621A">
            <w:pPr>
              <w:jc w:val="center"/>
              <w:rPr>
                <w:rFonts w:cstheme="minorHAnsi"/>
              </w:rPr>
            </w:pPr>
            <w:r w:rsidRPr="00343E05">
              <w:rPr>
                <w:rFonts w:cstheme="minorHAnsi"/>
              </w:rPr>
              <w:t>0.80</w:t>
            </w:r>
          </w:p>
        </w:tc>
        <w:tc>
          <w:tcPr>
            <w:tcW w:w="1017" w:type="dxa"/>
          </w:tcPr>
          <w:p w14:paraId="1A1E6E00" w14:textId="77777777" w:rsidR="0079443E" w:rsidRPr="00343E05" w:rsidRDefault="0079443E" w:rsidP="00096C14">
            <w:pPr>
              <w:keepNext/>
              <w:jc w:val="center"/>
              <w:rPr>
                <w:rFonts w:cstheme="minorHAnsi"/>
              </w:rPr>
            </w:pPr>
            <w:r w:rsidRPr="00343E05">
              <w:rPr>
                <w:rFonts w:cstheme="minorHAnsi"/>
              </w:rPr>
              <w:t>0.76</w:t>
            </w:r>
          </w:p>
        </w:tc>
      </w:tr>
    </w:tbl>
    <w:p w14:paraId="4528A7A3" w14:textId="057C3BA3" w:rsidR="00096C14" w:rsidRPr="00096C14" w:rsidRDefault="00096C14" w:rsidP="00D4226E">
      <w:pPr>
        <w:pStyle w:val="Caption"/>
        <w:framePr w:h="361" w:hRule="exact" w:hSpace="180" w:wrap="around" w:vAnchor="text" w:hAnchor="page" w:x="1426" w:y="721"/>
        <w:spacing w:line="480" w:lineRule="auto"/>
        <w:rPr>
          <w:lang w:val="en-US"/>
        </w:rPr>
      </w:pPr>
      <w:r w:rsidRPr="00096C14">
        <w:rPr>
          <w:lang w:val="en-US"/>
        </w:rPr>
        <w:t xml:space="preserve">Table </w:t>
      </w:r>
      <w:r>
        <w:fldChar w:fldCharType="begin"/>
      </w:r>
      <w:r w:rsidRPr="00096C14">
        <w:rPr>
          <w:lang w:val="en-US"/>
        </w:rPr>
        <w:instrText xml:space="preserve"> SEQ Table \* ARABIC </w:instrText>
      </w:r>
      <w:r>
        <w:fldChar w:fldCharType="separate"/>
      </w:r>
      <w:r w:rsidR="00DD2B0B">
        <w:rPr>
          <w:noProof/>
          <w:lang w:val="en-US"/>
        </w:rPr>
        <w:t>1</w:t>
      </w:r>
      <w:r>
        <w:fldChar w:fldCharType="end"/>
      </w:r>
      <w:r w:rsidRPr="007801C8">
        <w:rPr>
          <w:lang w:val="en-US"/>
        </w:rPr>
        <w:t>:</w:t>
      </w:r>
      <w:r w:rsidRPr="00096C14">
        <w:rPr>
          <w:lang w:val="en-US"/>
        </w:rPr>
        <w:t xml:space="preserve"> </w:t>
      </w:r>
      <w:r w:rsidRPr="00B377BA">
        <w:rPr>
          <w:lang w:val="en-US"/>
        </w:rPr>
        <w:t>Means and standard d</w:t>
      </w:r>
      <w:r>
        <w:rPr>
          <w:lang w:val="en-US"/>
        </w:rPr>
        <w:t>eviations observed for the temporal errors divided by gravities and initial vertical velocities</w:t>
      </w:r>
    </w:p>
    <w:p w14:paraId="7C9212A2" w14:textId="37C4F939" w:rsidR="001C29B3" w:rsidRDefault="002B544F" w:rsidP="00BE7928">
      <w:pPr>
        <w:spacing w:line="480" w:lineRule="auto"/>
        <w:jc w:val="both"/>
      </w:pPr>
      <w:r>
        <w:t>Where the first line corresponds</w:t>
      </w:r>
      <w:r w:rsidR="0079443E">
        <w:t xml:space="preserve"> </w:t>
      </w:r>
      <w:r>
        <w:t>to the statistical structure that correspond</w:t>
      </w:r>
      <w:r w:rsidR="00096C14">
        <w:t>s</w:t>
      </w:r>
      <w:r>
        <w:t xml:space="preserve"> to the means of the response distributions and the second line corresponds to the standard deviations of the response distributions. </w:t>
      </w:r>
      <w:r w:rsidR="00D37CCB">
        <w:t>Unlike regular Linear Mixed Models, Bayesian Linear Mixed Models do not need to be compared to a Null Model.</w:t>
      </w:r>
      <w:r w:rsidR="00064760">
        <w:t xml:space="preserve"> We can use the hypothesis() function from the R Core package </w:t>
      </w:r>
      <w:r w:rsidR="00064760">
        <w:fldChar w:fldCharType="begin" w:fldLock="1"/>
      </w:r>
      <w:r w:rsidR="00D4226E">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31]","plainTextFormattedCitation":"[31]","previouslyFormattedCitation":"[31]"},"properties":{"noteIndex":0},"schema":"https://github.com/citation-style-language/schema/raw/master/csl-citation.json"}</w:instrText>
      </w:r>
      <w:r w:rsidR="00064760">
        <w:fldChar w:fldCharType="separate"/>
      </w:r>
      <w:r w:rsidR="00D4226E" w:rsidRPr="00D4226E">
        <w:rPr>
          <w:noProof/>
        </w:rPr>
        <w:t>[31]</w:t>
      </w:r>
      <w:r w:rsidR="00064760">
        <w:fldChar w:fldCharType="end"/>
      </w:r>
      <w:r w:rsidR="00064760">
        <w:t xml:space="preserve"> to test hypotheses directly. We </w:t>
      </w:r>
      <w:r w:rsidR="00795CAD">
        <w:t xml:space="preserve">found </w:t>
      </w:r>
      <w:r w:rsidR="00064760">
        <w:t xml:space="preserve">a posterior probability </w:t>
      </w:r>
      <w:r w:rsidR="00087BBF">
        <w:t>of &gt;</w:t>
      </w:r>
      <w:r w:rsidR="00FE7A04">
        <w:t xml:space="preserve">0.999 </w:t>
      </w:r>
      <w:r w:rsidR="00064760">
        <w:t xml:space="preserve">that a </w:t>
      </w:r>
      <w:r w:rsidR="00FE7A04">
        <w:t xml:space="preserve">lower </w:t>
      </w:r>
      <w:r w:rsidR="00064760">
        <w:t xml:space="preserve">gravity value is related to lower </w:t>
      </w:r>
      <w:r w:rsidR="00DB447B">
        <w:t xml:space="preserve">variability, the </w:t>
      </w:r>
      <w:r w:rsidR="00DB447B">
        <w:lastRenderedPageBreak/>
        <w:t xml:space="preserve">sigma </w:t>
      </w:r>
      <w:r w:rsidR="00991983">
        <w:t xml:space="preserve">coefficient </w:t>
      </w:r>
      <w:r w:rsidR="00DB447B">
        <w:t xml:space="preserve">for Gravity being </w:t>
      </w:r>
      <w:r w:rsidR="00FE7A04">
        <w:t>0.057</w:t>
      </w:r>
      <w:r w:rsidR="00DB447B">
        <w:t xml:space="preserve"> (</w:t>
      </w:r>
      <w:r w:rsidR="00FE7A04">
        <w:t xml:space="preserve">SE = 0.004; </w:t>
      </w:r>
      <w:r w:rsidR="00DB447B">
        <w:t>95</w:t>
      </w:r>
      <w:r w:rsidR="002B2E0C">
        <w:t>%</w:t>
      </w:r>
      <w:r w:rsidR="00DB447B">
        <w:t xml:space="preserve"> C</w:t>
      </w:r>
      <w:r w:rsidR="00DD6522">
        <w:t>onfidence Interval</w:t>
      </w:r>
      <w:r w:rsidR="00DB447B">
        <w:t> = [</w:t>
      </w:r>
      <w:r w:rsidR="00FE7A04">
        <w:t>0.051;0.064])</w:t>
      </w:r>
      <w:r w:rsidR="008B5B35">
        <w:t xml:space="preserve"> in the log space</w:t>
      </w:r>
      <w:r w:rsidR="00045302">
        <w:t>.</w:t>
      </w:r>
      <w:r w:rsidR="008B5B35">
        <w:t xml:space="preserve"> In the regular space, this corresponds to a standard deviation of </w:t>
      </w:r>
      <w:r w:rsidR="00DD6522">
        <w:t>0.296 (95 % CI = [0.282;0.313]) for 0.7g, 0.321 (95% CI = [0.303;0.344]) for 0.85g, 0.350 (95% CI = [0.326;0.378]) for 1g, 0.382 (95% CI = [0.351;0.416]) for 1.15g and 0.413 (95% CI = [0.378;0.458]) for 1.3g.</w:t>
      </w:r>
      <w:r w:rsidR="000B263C">
        <w:t xml:space="preserve"> </w:t>
      </w:r>
      <w:r w:rsidR="00864291">
        <w:t xml:space="preserve">Table 1 </w:t>
      </w:r>
      <w:r w:rsidR="00D62B98">
        <w:t>lists all mean temporal errors and the respective standard errors across participants.</w:t>
      </w:r>
      <w:r w:rsidR="002438E6">
        <w:t xml:space="preserve"> Note that, unlike the results from the Bayesian Mixed Model, the variability values from</w:t>
      </w:r>
      <w:r w:rsidR="00AA62F9">
        <w:t xml:space="preserve"> </w:t>
      </w:r>
      <w:r w:rsidR="00405FE3">
        <w:t xml:space="preserve">Table 1 </w:t>
      </w:r>
      <w:r w:rsidR="002438E6">
        <w:t xml:space="preserve">also include variability that the </w:t>
      </w:r>
      <w:r w:rsidR="00096C14">
        <w:t>Mixed M</w:t>
      </w:r>
      <w:r w:rsidR="002438E6">
        <w:t xml:space="preserve">odel </w:t>
      </w:r>
      <w:r w:rsidR="00DD4A15">
        <w:t>assigns to the individual.</w:t>
      </w:r>
    </w:p>
    <w:p w14:paraId="605EB236" w14:textId="56E927DF" w:rsidR="00112346" w:rsidRDefault="00744972" w:rsidP="00BE7928">
      <w:pPr>
        <w:spacing w:line="480" w:lineRule="auto"/>
        <w:jc w:val="both"/>
      </w:pPr>
      <w:r>
        <w:t xml:space="preserve">Interestingly, precision </w:t>
      </w:r>
      <w:r w:rsidR="00C660CF">
        <w:t>seems to be</w:t>
      </w:r>
      <w:r>
        <w:t xml:space="preserve"> higher for 1g trials than for -1g trials. To test this</w:t>
      </w:r>
      <w:r w:rsidR="00B377BA">
        <w:t xml:space="preserve"> observation statistically</w:t>
      </w:r>
      <w:r>
        <w:t xml:space="preserve">, we fitted a </w:t>
      </w:r>
      <w:r w:rsidR="00064760">
        <w:t xml:space="preserve">second Bayesian </w:t>
      </w:r>
      <w:r>
        <w:t>Linear Mixed Model to the -1g/1g data, where gravity as fixed effect factor and subjects as random effects predict the</w:t>
      </w:r>
      <w:r w:rsidR="00064760">
        <w:t xml:space="preserve"> timing error</w:t>
      </w:r>
      <w:r w:rsidR="00AC189D">
        <w:t>:</w:t>
      </w:r>
    </w:p>
    <w:p w14:paraId="738DB7C5" w14:textId="7EBD244B" w:rsidR="00112346" w:rsidRDefault="0079443E" w:rsidP="00FE16F2">
      <w:pPr>
        <w:spacing w:line="480" w:lineRule="auto"/>
        <w:ind w:left="720" w:hanging="720"/>
        <w:jc w:val="both"/>
      </w:pPr>
      <m:oMathPara>
        <m:oMath>
          <m:r>
            <w:rPr>
              <w:rFonts w:ascii="Cambria Math" w:hAnsi="Cambria Math"/>
            </w:rPr>
            <m:t>Error Ratio~ Gravity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6CDADB5F" w:rsidR="00744972" w:rsidRDefault="00573E06" w:rsidP="00BE7928">
      <w:pPr>
        <w:spacing w:line="480" w:lineRule="auto"/>
        <w:jc w:val="both"/>
      </w:pPr>
      <w:r>
        <w:t xml:space="preserve">We tested the hypothesis that Gravity would lead to lower variability. The posterior probability of this hypothesis being true was </w:t>
      </w:r>
      <w:r w:rsidR="00BB7CD7">
        <w:t>&gt; 0.999</w:t>
      </w:r>
      <w:r>
        <w:t xml:space="preserve">, with a sigma </w:t>
      </w:r>
      <w:r w:rsidR="006B33E3">
        <w:t xml:space="preserve">coefficient </w:t>
      </w:r>
      <w:r>
        <w:t>for Gravity of -0.0</w:t>
      </w:r>
      <w:r w:rsidR="00C36F19">
        <w:t>11</w:t>
      </w:r>
      <w:r>
        <w:t> (</w:t>
      </w:r>
      <w:r w:rsidR="0071650C">
        <w:t>SE = 0.00</w:t>
      </w:r>
      <w:r w:rsidR="00C36F19">
        <w:t>4</w:t>
      </w:r>
      <w:r w:rsidR="0071650C">
        <w:t xml:space="preserve">; </w:t>
      </w:r>
      <w:r w:rsidR="00C36F19">
        <w:t>95 % Confidence Interval </w:t>
      </w:r>
      <w:r>
        <w:t>= [-0.</w:t>
      </w:r>
      <w:proofErr w:type="gramStart"/>
      <w:r>
        <w:t>01</w:t>
      </w:r>
      <w:r w:rsidR="00111D96">
        <w:t>4</w:t>
      </w:r>
      <w:r>
        <w:t>,-</w:t>
      </w:r>
      <w:proofErr w:type="gramEnd"/>
      <w:r>
        <w:t>0.00</w:t>
      </w:r>
      <w:r w:rsidR="00111D96">
        <w:t>9</w:t>
      </w:r>
      <w:r>
        <w:t>]</w:t>
      </w:r>
      <w:r w:rsidR="00C36F19">
        <w:t xml:space="preserve"> in the log space</w:t>
      </w:r>
      <w:r>
        <w:t>.</w:t>
      </w:r>
      <w:r w:rsidR="00C36F19">
        <w:t xml:space="preserve"> That is, the standard deviation of distribution of -1g responses in regular space is 0.426 (95% Confidence Interval = [0.414;0.439]), while the standard deviation of the distribution of 1g responses in regular space is 0.344 (95% Confidence Interval = [0.334;0.353]).</w:t>
      </w:r>
      <w:r w:rsidR="003B7F63">
        <w:t xml:space="preserve"> </w:t>
      </w:r>
      <w:r>
        <w:t>This</w:t>
      </w:r>
      <w:r w:rsidR="00744972">
        <w:t xml:space="preserve"> indicat</w:t>
      </w:r>
      <w:r w:rsidR="001908AE">
        <w:t>es</w:t>
      </w:r>
      <w:r w:rsidR="00744972">
        <w:t xml:space="preserve"> that the absolute error is lower and thus the precision is higher for 1g than for -1g. On a theoretical level, this </w:t>
      </w:r>
      <w:r w:rsidR="007F0B9A">
        <w:t xml:space="preserve">is in line </w:t>
      </w:r>
      <w:r w:rsidR="00744972">
        <w:t>with previous findings</w:t>
      </w:r>
      <w:r w:rsidR="00C660CF">
        <w:t xml:space="preserve"> </w:t>
      </w:r>
      <w:r w:rsidR="00C660CF">
        <w:fldChar w:fldCharType="begin" w:fldLock="1"/>
      </w:r>
      <w:r w:rsidR="00D4226E">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32]","plainTextFormattedCitation":"[32]","previouslyFormattedCitation":"[32]"},"properties":{"noteIndex":0},"schema":"https://github.com/citation-style-language/schema/raw/master/csl-citation.json"}</w:instrText>
      </w:r>
      <w:r w:rsidR="00C660CF">
        <w:fldChar w:fldCharType="separate"/>
      </w:r>
      <w:r w:rsidR="00D4226E" w:rsidRPr="00D4226E">
        <w:rPr>
          <w:noProof/>
        </w:rPr>
        <w:t>[32]</w:t>
      </w:r>
      <w:r w:rsidR="00C660CF">
        <w:fldChar w:fldCharType="end"/>
      </w:r>
      <w:r w:rsidR="00744972">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BE7928">
      <w:pPr>
        <w:pStyle w:val="Heading1"/>
        <w:spacing w:line="480" w:lineRule="auto"/>
        <w:rPr>
          <w:lang w:val="en-US"/>
        </w:rPr>
      </w:pPr>
    </w:p>
    <w:p w14:paraId="35A7B314" w14:textId="0E02AB67" w:rsidR="00FD302A" w:rsidRDefault="006B4496" w:rsidP="00BE7928">
      <w:pPr>
        <w:pStyle w:val="Heading1"/>
        <w:spacing w:line="480" w:lineRule="auto"/>
        <w:rPr>
          <w:lang w:val="en-US"/>
        </w:rPr>
      </w:pPr>
      <w:r>
        <w:rPr>
          <w:lang w:val="en-US"/>
        </w:rPr>
        <w:t>Simulations</w:t>
      </w:r>
    </w:p>
    <w:p w14:paraId="03750082" w14:textId="77777777" w:rsidR="006B4496" w:rsidRDefault="006B4496" w:rsidP="00BE7928">
      <w:pPr>
        <w:spacing w:line="480" w:lineRule="auto"/>
        <w:jc w:val="both"/>
      </w:pPr>
      <w:r>
        <w:t xml:space="preserve">The physical formula for distance from initial velocity and acceleration (Equation 4) is the base for both of our simulation procedures. This reflects the assumption that humans perform the task at hand accurately – under most circumstances. This assumption is supported by our data, which show a high accuracy for the earth gravity conditions. </w:t>
      </w:r>
    </w:p>
    <w:p w14:paraId="3328BB89" w14:textId="2B137775" w:rsidR="006C014A" w:rsidRDefault="006B4496" w:rsidP="00BE7928">
      <w:pPr>
        <w:spacing w:line="480" w:lineRule="auto"/>
      </w:pPr>
      <w:r>
        <w:t xml:space="preserve">We furthermore neglect the </w:t>
      </w:r>
      <w:r w:rsidR="006C014A">
        <w:t>air drag for these simulations and use the equation for linearly accelerated motion as an approximation</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FE16F2" w:rsidRDefault="00630F35" w:rsidP="00BE7928">
            <w:pPr>
              <w:pStyle w:val="MaterialsandMethodsText"/>
              <w:spacing w:line="480" w:lineRule="auto"/>
              <w:rPr>
                <w:sz w:val="20"/>
                <w:szCs w:val="20"/>
              </w:rPr>
            </w:pPr>
            <m:oMathPara>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y</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r>
                  <w:rPr>
                    <w:rFonts w:ascii="Cambria Math" w:hAnsi="Cambria Math"/>
                    <w:sz w:val="20"/>
                    <w:szCs w:val="20"/>
                  </w:rPr>
                  <m:t>*t</m:t>
                </m:r>
              </m:oMath>
            </m:oMathPara>
          </w:p>
        </w:tc>
        <w:tc>
          <w:tcPr>
            <w:tcW w:w="783" w:type="dxa"/>
            <w:shd w:val="clear" w:color="auto" w:fill="FFFFFF" w:themeFill="background1"/>
            <w:vAlign w:val="center"/>
          </w:tcPr>
          <w:p w14:paraId="283F15B0" w14:textId="78E4C745" w:rsidR="006C014A" w:rsidRPr="00277A48" w:rsidRDefault="006C014A" w:rsidP="00BE7928">
            <w:pPr>
              <w:pStyle w:val="MaterialsandMethodsText"/>
              <w:spacing w:line="480" w:lineRule="auto"/>
            </w:pPr>
            <w:r w:rsidRPr="00277A48">
              <w:t>[</w:t>
            </w:r>
            <w:r w:rsidR="002A2F46">
              <w:t>6</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Pr="00FE16F2" w:rsidRDefault="00630F35" w:rsidP="00BE7928">
            <w:pPr>
              <w:pStyle w:val="MaterialsandMethodsText"/>
              <w:spacing w:line="480" w:lineRule="auto"/>
              <w:rPr>
                <w:rFonts w:ascii="Times New Roman" w:eastAsia="MS Mincho" w:hAnsi="Times New Roman"/>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t</m:t>
                    </m:r>
                  </m:e>
                  <m:sub>
                    <m:r>
                      <w:rPr>
                        <w:rFonts w:ascii="Cambria Math" w:hAnsi="Cambria Math" w:cstheme="minorHAnsi"/>
                        <w:sz w:val="20"/>
                        <w:szCs w:val="20"/>
                      </w:rPr>
                      <m:t>1/2</m:t>
                    </m:r>
                  </m:sub>
                </m:sSub>
                <m:r>
                  <w:rPr>
                    <w:rFonts w:ascii="Cambria Math" w:eastAsia="MS Mincho" w:hAnsi="Cambria Math"/>
                    <w:sz w:val="20"/>
                    <w:szCs w:val="20"/>
                  </w:rPr>
                  <m:t xml:space="preserve">= </m:t>
                </m:r>
                <m:f>
                  <m:fPr>
                    <m:ctrlPr>
                      <w:rPr>
                        <w:rFonts w:ascii="Cambria Math" w:eastAsia="MS Mincho" w:hAnsi="Cambria Math"/>
                        <w:i/>
                        <w:sz w:val="20"/>
                        <w:szCs w:val="20"/>
                      </w:rPr>
                    </m:ctrlPr>
                  </m:fPr>
                  <m:num>
                    <m:r>
                      <w:rPr>
                        <w:rFonts w:ascii="Cambria Math" w:eastAsia="MS Mincho"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f>
                      <m:fPr>
                        <m:ctrlPr>
                          <w:rPr>
                            <w:rFonts w:ascii="Cambria Math" w:eastAsia="MS Mincho" w:hAnsi="Cambria Math"/>
                            <w:i/>
                            <w:sz w:val="20"/>
                            <w:szCs w:val="20"/>
                          </w:rPr>
                        </m:ctrlPr>
                      </m:fPr>
                      <m:num>
                        <m:r>
                          <w:rPr>
                            <w:rFonts w:ascii="Cambria Math" w:eastAsia="MS Mincho" w:hAnsi="Cambria Math"/>
                            <w:sz w:val="20"/>
                            <w:szCs w:val="20"/>
                          </w:rPr>
                          <m:t>+</m:t>
                        </m:r>
                      </m:num>
                      <m:den>
                        <m:r>
                          <w:rPr>
                            <w:rFonts w:ascii="Cambria Math" w:eastAsia="MS Mincho" w:hAnsi="Cambria Math"/>
                            <w:sz w:val="20"/>
                            <w:szCs w:val="20"/>
                          </w:rPr>
                          <m:t>-</m:t>
                        </m:r>
                      </m:den>
                    </m:f>
                    <m:sSup>
                      <m:sSupPr>
                        <m:ctrlPr>
                          <w:rPr>
                            <w:rFonts w:ascii="Cambria Math" w:eastAsia="MS Mincho" w:hAnsi="Cambria Math"/>
                            <w:i/>
                            <w:sz w:val="20"/>
                            <w:szCs w:val="20"/>
                          </w:rPr>
                        </m:ctrlPr>
                      </m:sSupPr>
                      <m:e>
                        <m:d>
                          <m:dPr>
                            <m:ctrlPr>
                              <w:rPr>
                                <w:rFonts w:ascii="Cambria Math" w:eastAsia="MS Mincho" w:hAnsi="Cambria Math"/>
                                <w:i/>
                                <w:sz w:val="20"/>
                                <w:szCs w:val="20"/>
                              </w:rPr>
                            </m:ctrlPr>
                          </m:dPr>
                          <m:e>
                            <m:sSup>
                              <m:sSupPr>
                                <m:ctrlPr>
                                  <w:rPr>
                                    <w:rFonts w:ascii="Cambria Math" w:eastAsia="MS Mincho"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e>
                              <m:sup>
                                <m:r>
                                  <w:rPr>
                                    <w:rFonts w:ascii="Cambria Math" w:eastAsia="MS Mincho" w:hAnsi="Cambria Math"/>
                                    <w:sz w:val="20"/>
                                    <w:szCs w:val="20"/>
                                  </w:rPr>
                                  <m:t>2</m:t>
                                </m:r>
                              </m:sup>
                            </m:sSup>
                            <m:r>
                              <w:rPr>
                                <w:rFonts w:ascii="Cambria Math" w:eastAsia="MS Mincho" w:hAnsi="Cambria Math"/>
                                <w:sz w:val="20"/>
                                <w:szCs w:val="20"/>
                              </w:rPr>
                              <m:t>-4*</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r>
                              <w:rPr>
                                <w:rFonts w:ascii="Cambria Math" w:eastAsia="MS Mincho"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y</m:t>
                                </m:r>
                              </m:sub>
                            </m:sSub>
                          </m:e>
                        </m:d>
                      </m:e>
                      <m:sup>
                        <m:r>
                          <w:rPr>
                            <w:rFonts w:ascii="Cambria Math" w:eastAsia="MS Mincho" w:hAnsi="Cambria Math"/>
                            <w:sz w:val="20"/>
                            <w:szCs w:val="20"/>
                          </w:rPr>
                          <m:t>0.5</m:t>
                        </m:r>
                      </m:sup>
                    </m:sSup>
                  </m:num>
                  <m:den>
                    <m:r>
                      <w:rPr>
                        <w:rFonts w:ascii="Cambria Math" w:eastAsia="MS Mincho" w:hAnsi="Cambria Math"/>
                        <w:sz w:val="20"/>
                        <w:szCs w:val="20"/>
                      </w:rPr>
                      <m:t>2*</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den>
                </m:f>
              </m:oMath>
            </m:oMathPara>
          </w:p>
        </w:tc>
        <w:tc>
          <w:tcPr>
            <w:tcW w:w="783" w:type="dxa"/>
            <w:shd w:val="clear" w:color="auto" w:fill="FFFFFF" w:themeFill="background1"/>
            <w:vAlign w:val="center"/>
          </w:tcPr>
          <w:p w14:paraId="6EF5E490" w14:textId="7BBDA51D" w:rsidR="006C014A" w:rsidRPr="00277A48" w:rsidRDefault="006C014A" w:rsidP="00BE7928">
            <w:pPr>
              <w:pStyle w:val="MaterialsandMethodsText"/>
              <w:spacing w:line="480" w:lineRule="auto"/>
            </w:pPr>
            <w:r w:rsidRPr="00277A48">
              <w:t>[</w:t>
            </w:r>
            <w:r w:rsidR="002A2F46">
              <w:t>7</w:t>
            </w:r>
            <w:r w:rsidRPr="00277A48">
              <w:t>]</w:t>
            </w:r>
          </w:p>
        </w:tc>
      </w:tr>
    </w:tbl>
    <w:p w14:paraId="5C4EAA3C" w14:textId="5778AC4F" w:rsidR="006C014A" w:rsidRDefault="006C014A" w:rsidP="00BE7928">
      <w:pPr>
        <w:spacing w:line="480" w:lineRule="auto"/>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BE7928">
      <w:pPr>
        <w:spacing w:after="0" w:line="480" w:lineRule="auto"/>
        <w:rPr>
          <w:rStyle w:val="Heading2Char"/>
          <w:lang w:val="en-US"/>
        </w:rPr>
      </w:pPr>
    </w:p>
    <w:p w14:paraId="3FE28196" w14:textId="06874743" w:rsidR="006C014A" w:rsidRDefault="006C014A" w:rsidP="00BE7928">
      <w:pPr>
        <w:spacing w:after="0" w:line="480" w:lineRule="auto"/>
        <w:rPr>
          <w:rStyle w:val="Heading2Char"/>
          <w:lang w:val="en-US"/>
        </w:rPr>
      </w:pPr>
      <w:r>
        <w:rPr>
          <w:rStyle w:val="Heading2Char"/>
          <w:lang w:val="en-US"/>
        </w:rPr>
        <w:t>Mean of the Gravity Prior</w:t>
      </w:r>
    </w:p>
    <w:p w14:paraId="5EC83A41" w14:textId="76E89E1F" w:rsidR="00A54235" w:rsidRDefault="00316387" w:rsidP="00BE7928">
      <w:pPr>
        <w:spacing w:line="480" w:lineRule="auto"/>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D4226E">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1]","plainTextFormattedCitation":"[1]","previouslyFormattedCitation":"[1]"},"properties":{"noteIndex":0},"schema":"https://github.com/citation-style-language/schema/raw/master/csl-citation.json"}</w:instrText>
      </w:r>
      <w:r>
        <w:fldChar w:fldCharType="separate"/>
      </w:r>
      <w:r w:rsidR="00D4226E" w:rsidRPr="00D4226E">
        <w:rPr>
          <w:noProof/>
        </w:rPr>
        <w:t>[1]</w:t>
      </w:r>
      <w:r>
        <w:fldChar w:fldCharType="end"/>
      </w:r>
      <w:r>
        <w:t xml:space="preserve">. Importantly, </w:t>
      </w:r>
      <w:r w:rsidR="009F7941">
        <w:t>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hen the ball returned to initial height</w:t>
      </w:r>
      <w:r w:rsidR="00DE7828">
        <w:t>,</w:t>
      </w:r>
      <w:r w:rsidR="00C7749A">
        <w:t xml:space="preserve"> </w:t>
      </w:r>
      <w:r w:rsidR="00DE7828">
        <w:lastRenderedPageBreak/>
        <w:t xml:space="preserve">which may </w:t>
      </w:r>
      <w:r w:rsidR="009F7941">
        <w:t>have interfered with the predictions</w:t>
      </w:r>
      <w:r w:rsidR="00DE7828">
        <w:t xml:space="preserve"> </w:t>
      </w:r>
      <w:r w:rsidR="00DE7828">
        <w:fldChar w:fldCharType="begin" w:fldLock="1"/>
      </w:r>
      <w:r w:rsidR="00D4226E">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33]","plainTextFormattedCitation":"[33]","previouslyFormattedCitation":"[33]"},"properties":{"noteIndex":0},"schema":"https://github.com/citation-style-language/schema/raw/master/csl-citation.json"}</w:instrText>
      </w:r>
      <w:r w:rsidR="00DE7828">
        <w:fldChar w:fldCharType="separate"/>
      </w:r>
      <w:r w:rsidR="00D4226E" w:rsidRPr="00D4226E">
        <w:rPr>
          <w:noProof/>
        </w:rPr>
        <w:t>[33]</w:t>
      </w:r>
      <w:r w:rsidR="00DE7828">
        <w:fldChar w:fldCharType="end"/>
      </w:r>
      <w:r w:rsidR="009F7941">
        <w:t>. An alternative explanation may be, however, that our subjects underestimated the target’s speed at disappearance due to the so called Aubert-</w:t>
      </w:r>
      <w:proofErr w:type="spellStart"/>
      <w:r w:rsidR="009F7941">
        <w:t>Fleischl</w:t>
      </w:r>
      <w:proofErr w:type="spellEnd"/>
      <w:r w:rsidR="009F7941">
        <w:t xml:space="preserve"> phenomenon: humans estimate the speed of a target that they pursue with their eyes at about 80</w:t>
      </w:r>
      <w:r w:rsidR="002B2E0C">
        <w:t>%</w:t>
      </w:r>
      <w:r w:rsidR="009F7941">
        <w:t xml:space="preserve"> of </w:t>
      </w:r>
      <w:r w:rsidR="001A57F8">
        <w:t>its</w:t>
      </w:r>
      <w:r w:rsidR="009F7941">
        <w:t xml:space="preserve"> actual speed</w:t>
      </w:r>
      <w:r w:rsidR="00006956">
        <w:rPr>
          <w:rFonts w:eastAsiaTheme="minorEastAsia"/>
        </w:rPr>
        <w:t xml:space="preserve"> </w:t>
      </w:r>
      <w:r w:rsidR="00006956">
        <w:rPr>
          <w:rFonts w:eastAsiaTheme="minorEastAsia"/>
        </w:rPr>
        <w:fldChar w:fldCharType="begin" w:fldLock="1"/>
      </w:r>
      <w:r w:rsidR="00D4226E">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15], [16], [34]–[36]","plainTextFormattedCitation":"[15], [16], [34]–[36]","previouslyFormattedCitation":"[15], [16], [34]–[36]"},"properties":{"noteIndex":0},"schema":"https://github.com/citation-style-language/schema/raw/master/csl-citation.json"}</w:instrText>
      </w:r>
      <w:r w:rsidR="00006956">
        <w:rPr>
          <w:rFonts w:eastAsiaTheme="minorEastAsia"/>
        </w:rPr>
        <w:fldChar w:fldCharType="separate"/>
      </w:r>
      <w:r w:rsidR="00D4226E" w:rsidRPr="00D4226E">
        <w:rPr>
          <w:rFonts w:eastAsiaTheme="minorEastAsia"/>
          <w:noProof/>
        </w:rPr>
        <w:t>[15], [16], [34]–[36]</w:t>
      </w:r>
      <w:r w:rsidR="00006956">
        <w:rPr>
          <w:rFonts w:eastAsiaTheme="minorEastAsia"/>
        </w:rPr>
        <w:fldChar w:fldCharType="end"/>
      </w:r>
      <w:r w:rsidR="009F7941" w:rsidRPr="00D4226E">
        <w:t xml:space="preserve">. </w:t>
      </w:r>
      <w:r w:rsidR="009F7941">
        <w:t>Our subjects were specifically instructed to follow the target with their eyes, and the eye-tracking data we collected that they generally did pursue the target</w:t>
      </w:r>
      <w:r w:rsidR="00DE7828">
        <w:t xml:space="preserve"> </w:t>
      </w:r>
      <w:r w:rsidR="00DE7828">
        <w:fldChar w:fldCharType="begin" w:fldLock="1"/>
      </w:r>
      <w:r w:rsidR="00D4226E">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33]","plainTextFormattedCitation":"[33]","previouslyFormattedCitation":"[33]"},"properties":{"noteIndex":0},"schema":"https://github.com/citation-style-language/schema/raw/master/csl-citation.json"}</w:instrText>
      </w:r>
      <w:r w:rsidR="00DE7828">
        <w:fldChar w:fldCharType="separate"/>
      </w:r>
      <w:r w:rsidR="00D4226E" w:rsidRPr="00D4226E">
        <w:rPr>
          <w:noProof/>
        </w:rPr>
        <w:t>[33]</w:t>
      </w:r>
      <w:r w:rsidR="00DE7828">
        <w:fldChar w:fldCharType="end"/>
      </w:r>
      <w:r w:rsidR="009F7941">
        <w:t>.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w:t>
      </w:r>
      <w:r w:rsidR="002B2E0C">
        <w:t>%</w:t>
      </w:r>
      <w:r w:rsidR="009F7941">
        <w:t xml:space="preserve"> of the presented velocity </w:t>
      </w:r>
      <w:r w:rsidR="004A436E">
        <w:t>should</w:t>
      </w:r>
      <w:r w:rsidR="00A44908">
        <w:t xml:space="preserve"> thus yield more accurate predictions for the Short Occlusion condition, while the accuracy for the Long Occlusion condition would be largely maintained.</w:t>
      </w:r>
      <w:r w:rsidR="00A54235">
        <w:t xml:space="preserve"> </w:t>
      </w:r>
      <w:r w:rsidR="00A44908">
        <w:t>We thus employ the same procedure laid out in</w:t>
      </w:r>
      <w:r w:rsidR="004A436E">
        <w:t xml:space="preserve"> </w:t>
      </w:r>
      <w:r w:rsidR="004A436E">
        <w:fldChar w:fldCharType="begin" w:fldLock="1"/>
      </w:r>
      <w:r w:rsidR="00D4226E">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33]","plainTextFormattedCitation":"[33]","previouslyFormattedCitation":"[33]"},"properties":{"noteIndex":0},"schema":"https://github.com/citation-style-language/schema/raw/master/csl-citation.json"}</w:instrText>
      </w:r>
      <w:r w:rsidR="004A436E">
        <w:fldChar w:fldCharType="separate"/>
      </w:r>
      <w:r w:rsidR="00D4226E" w:rsidRPr="00D4226E">
        <w:rPr>
          <w:noProof/>
        </w:rPr>
        <w:t>[33]</w:t>
      </w:r>
      <w:r w:rsidR="004A436E">
        <w:fldChar w:fldCharType="end"/>
      </w:r>
      <w:r w:rsidR="00A44908">
        <w:t>, but add a coefficient of 0.8 to the perceived velocity at disappearance</w:t>
      </w:r>
      <w:r w:rsidR="00A54235">
        <w:t xml:space="preserve"> to account for the </w:t>
      </w:r>
      <w:r w:rsidR="00A44908">
        <w:t>Aubert-</w:t>
      </w:r>
      <w:proofErr w:type="spellStart"/>
      <w:r w:rsidR="00A44908">
        <w:t>Fleischl</w:t>
      </w:r>
      <w:proofErr w:type="spellEnd"/>
      <w:r w:rsidR="00A44908">
        <w:t xml:space="preserve"> phenomenon.</w:t>
      </w:r>
      <w:r w:rsidR="00A54235">
        <w:t xml:space="preserve"> </w:t>
      </w:r>
    </w:p>
    <w:p w14:paraId="3D6B2CB7" w14:textId="677F4956" w:rsidR="00A54235" w:rsidRPr="00316387" w:rsidRDefault="00A54235" w:rsidP="00BE7928">
      <w:pPr>
        <w:spacing w:line="480" w:lineRule="auto"/>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r w:rsidRPr="00A54235">
        <w:rPr>
          <w:i/>
        </w:rPr>
        <w:t>v</w:t>
      </w:r>
      <w:r w:rsidRPr="00A54235">
        <w:rPr>
          <w:i/>
          <w:vertAlign w:val="subscript"/>
        </w:rPr>
        <w:t>y</w:t>
      </w:r>
      <w:r>
        <w:t xml:space="preserve"> the vertical velocity at disappearance and </w:t>
      </w:r>
      <w:r w:rsidRPr="00A54235">
        <w:rPr>
          <w:i/>
        </w:rPr>
        <w:t>g</w:t>
      </w:r>
      <w:r>
        <w:t xml:space="preserve"> being gravity). For our simulations, we assume that humans use an earth gravity value of 9.81 m/s² independently of the presented gravity value, </w:t>
      </w:r>
      <w:proofErr w:type="gramStart"/>
      <w:r>
        <w:t>as long as</w:t>
      </w:r>
      <w:proofErr w:type="gramEnd"/>
      <w:r>
        <w:t xml:space="preserve"> the display is roughly in line with a real-world scenario. We furthermore assume that we perceive the vertical velocity a</w:t>
      </w:r>
      <w:r w:rsidR="004A436E">
        <w:t>t</w:t>
      </w:r>
      <w:r>
        <w:t xml:space="preserve"> disappearance at 80</w:t>
      </w:r>
      <w:r w:rsidR="002B2E0C">
        <w:t>%</w:t>
      </w:r>
      <w:r>
        <w:t xml:space="preserve"> of the presented velocity. </w:t>
      </w:r>
      <w:r w:rsidR="0024603B">
        <w:t xml:space="preserve">Equation </w:t>
      </w:r>
      <w:r w:rsidR="001E245D">
        <w:t>7</w:t>
      </w:r>
      <w:r w:rsidR="0024603B">
        <w:t xml:space="preserve"> thus become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630F35" w:rsidP="00BE7928">
            <w:pPr>
              <w:pStyle w:val="MaterialsandMethodsText"/>
              <w:spacing w:line="480" w:lineRule="auto"/>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192D6872" w:rsidR="0024603B" w:rsidRPr="00277A48" w:rsidRDefault="0024603B" w:rsidP="00BE7928">
            <w:pPr>
              <w:pStyle w:val="MaterialsandMethodsText"/>
              <w:spacing w:line="480" w:lineRule="auto"/>
            </w:pPr>
            <w:r w:rsidRPr="00277A48">
              <w:t>[</w:t>
            </w:r>
            <w:r w:rsidR="002A2F46">
              <w:t>8</w:t>
            </w:r>
            <w:r w:rsidRPr="00277A48">
              <w:t>]</w:t>
            </w:r>
          </w:p>
        </w:tc>
      </w:tr>
    </w:tbl>
    <w:p w14:paraId="04141A8A" w14:textId="4E127E35" w:rsidR="0024603B" w:rsidRDefault="0024603B" w:rsidP="00BE7928">
      <w:pPr>
        <w:spacing w:line="480" w:lineRule="auto"/>
        <w:jc w:val="both"/>
        <w:rPr>
          <w:rFonts w:eastAsiaTheme="minorEastAsia"/>
        </w:rPr>
      </w:pPr>
      <w:r w:rsidRPr="0024603B">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7204EB73" w:rsidR="0024603B" w:rsidRDefault="0024603B" w:rsidP="00BE7928">
      <w:pPr>
        <w:spacing w:line="480" w:lineRule="auto"/>
        <w:jc w:val="both"/>
        <w:rPr>
          <w:rFonts w:eastAsiaTheme="minorEastAsia"/>
        </w:rPr>
      </w:pPr>
      <w:r>
        <w:rPr>
          <w:rFonts w:eastAsiaTheme="minorEastAsia"/>
        </w:rPr>
        <w:lastRenderedPageBreak/>
        <w:t>We use this formula to simulate the timing error for each trial separately without adding noise. We furthermore also simulate the responses without accounting for the Aubert-</w:t>
      </w:r>
      <w:proofErr w:type="spellStart"/>
      <w:r>
        <w:rPr>
          <w:rFonts w:eastAsiaTheme="minorEastAsia"/>
        </w:rPr>
        <w:t>Fleischl</w:t>
      </w:r>
      <w:proofErr w:type="spellEnd"/>
      <w:r>
        <w:rPr>
          <w:rFonts w:eastAsiaTheme="minorEastAsia"/>
        </w:rPr>
        <w:t xml:space="preserve"> phenomenon</w:t>
      </w:r>
      <w:r w:rsidR="004A436E">
        <w:rPr>
          <w:rFonts w:eastAsiaTheme="minorEastAsia"/>
        </w:rPr>
        <w:t xml:space="preserve"> to compare performance for both models</w:t>
      </w:r>
      <w:r>
        <w:rPr>
          <w:rFonts w:eastAsiaTheme="minorEastAsia"/>
        </w:rPr>
        <w:t>.</w:t>
      </w:r>
      <w:r w:rsidR="00E7767D">
        <w:rPr>
          <w:rFonts w:eastAsiaTheme="minorEastAsia"/>
        </w:rPr>
        <w:t xml:space="preserve"> </w:t>
      </w:r>
      <w:r w:rsidR="005F517F">
        <w:rPr>
          <w:rFonts w:eastAsiaTheme="minorEastAsia"/>
        </w:rPr>
        <w:t xml:space="preserve">Figure 4 </w:t>
      </w:r>
      <w:r w:rsidR="00860977">
        <w:rPr>
          <w:rFonts w:eastAsiaTheme="minorEastAsia"/>
        </w:rPr>
        <w:t>shows</w:t>
      </w:r>
      <w:r w:rsidR="00E7767D">
        <w:rPr>
          <w:rFonts w:eastAsiaTheme="minorEastAsia"/>
        </w:rPr>
        <w:t xml:space="preserve"> the mean errors observed in our participants</w:t>
      </w:r>
      <w:r w:rsidR="004A436E">
        <w:rPr>
          <w:rFonts w:eastAsiaTheme="minorEastAsia"/>
        </w:rPr>
        <w:t xml:space="preserve"> (“Obs</w:t>
      </w:r>
      <w:r w:rsidR="001A57F8">
        <w:rPr>
          <w:rFonts w:eastAsiaTheme="minorEastAsia"/>
        </w:rPr>
        <w:t>.</w:t>
      </w:r>
      <w:r w:rsidR="004A436E">
        <w:rPr>
          <w:rFonts w:eastAsiaTheme="minorEastAsia"/>
        </w:rPr>
        <w:t xml:space="preserve"> Error”)</w:t>
      </w:r>
      <w:r w:rsidR="00E7767D">
        <w:rPr>
          <w:rFonts w:eastAsiaTheme="minorEastAsia"/>
        </w:rPr>
        <w:t>, the mean errors when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AF)”)</w:t>
      </w:r>
      <w:r w:rsidR="00E7767D">
        <w:rPr>
          <w:rFonts w:eastAsiaTheme="minorEastAsia"/>
        </w:rPr>
        <w:t>, and the mean errors when not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No AF)”)</w:t>
      </w:r>
      <w:r w:rsidR="00E7767D">
        <w:rPr>
          <w:rFonts w:eastAsiaTheme="minorEastAsia"/>
        </w:rPr>
        <w:t xml:space="preserve">. </w:t>
      </w:r>
    </w:p>
    <w:p w14:paraId="4378EE50" w14:textId="69B65B17" w:rsidR="0024603B" w:rsidRDefault="000C63D1" w:rsidP="00BE7928">
      <w:pPr>
        <w:spacing w:line="480" w:lineRule="auto"/>
        <w:jc w:val="both"/>
        <w:rPr>
          <w:rFonts w:eastAsiaTheme="minorEastAsia"/>
        </w:rPr>
      </w:pPr>
      <w:r w:rsidRPr="000C63D1">
        <w:rPr>
          <w:rFonts w:eastAsiaTheme="minorEastAsia"/>
        </w:rPr>
        <w:t>The</w:t>
      </w:r>
      <w:r w:rsidR="00BB40C9">
        <w:rPr>
          <w:rFonts w:eastAsiaTheme="minorEastAsia"/>
        </w:rPr>
        <w:t xml:space="preserve"> overall</w:t>
      </w:r>
      <w:r w:rsidRPr="000C63D1">
        <w:rPr>
          <w:rFonts w:eastAsiaTheme="minorEastAsia"/>
        </w:rPr>
        <w:t xml:space="preserve"> </w:t>
      </w:r>
      <w:r w:rsidR="00E333EA">
        <w:rPr>
          <w:rFonts w:eastAsiaTheme="minorEastAsia"/>
        </w:rPr>
        <w:t xml:space="preserve">Root Mean Squared Error </w:t>
      </w:r>
      <w:r w:rsidRPr="000C63D1">
        <w:rPr>
          <w:rFonts w:eastAsiaTheme="minorEastAsia"/>
        </w:rPr>
        <w:t xml:space="preserve">between AF model predictions and observed behavior is </w:t>
      </w:r>
      <w:r w:rsidR="00B23734">
        <w:rPr>
          <w:rFonts w:eastAsiaTheme="minorEastAsia"/>
        </w:rPr>
        <w:t>0.2</w:t>
      </w:r>
      <w:r>
        <w:rPr>
          <w:rFonts w:eastAsiaTheme="minorEastAsia"/>
        </w:rPr>
        <w:t xml:space="preserve">, and for the non-AF model predictions </w:t>
      </w:r>
      <w:r w:rsidR="00B23734">
        <w:rPr>
          <w:rFonts w:eastAsiaTheme="minorEastAsia"/>
        </w:rPr>
        <w:t xml:space="preserve">substantially </w:t>
      </w:r>
      <w:r w:rsidR="0067438C">
        <w:rPr>
          <w:rFonts w:eastAsiaTheme="minorEastAsia"/>
        </w:rPr>
        <w:t>high</w:t>
      </w:r>
      <w:r w:rsidR="00B23734">
        <w:rPr>
          <w:rFonts w:eastAsiaTheme="minorEastAsia"/>
        </w:rPr>
        <w:t>er</w:t>
      </w:r>
      <w:r w:rsidR="00BB40C9">
        <w:rPr>
          <w:rFonts w:eastAsiaTheme="minorEastAsia"/>
        </w:rPr>
        <w:t xml:space="preserve">, at </w:t>
      </w:r>
      <w:r w:rsidR="00B23734">
        <w:rPr>
          <w:rFonts w:eastAsiaTheme="minorEastAsia"/>
        </w:rPr>
        <w:t>0.265</w:t>
      </w:r>
      <w:r w:rsidR="00BB40C9">
        <w:rPr>
          <w:rFonts w:eastAsiaTheme="minorEastAsia"/>
        </w:rPr>
        <w:t xml:space="preserve">. </w:t>
      </w:r>
      <w:r w:rsidR="002A271A">
        <w:rPr>
          <w:rFonts w:eastAsiaTheme="minorEastAsia"/>
        </w:rPr>
        <w:t xml:space="preserve">Table 2 </w:t>
      </w:r>
      <w:r w:rsidR="00BB40C9">
        <w:rPr>
          <w:rFonts w:eastAsiaTheme="minorEastAsia"/>
        </w:rPr>
        <w:t>shows the error for each of the conditions.</w:t>
      </w:r>
      <w:r w:rsidR="0058768C">
        <w:rPr>
          <w:rFonts w:eastAsiaTheme="minorEastAsia"/>
        </w:rPr>
        <w:t xml:space="preserve"> Including the AF phenomenon thus vastly improves the model’s </w:t>
      </w:r>
      <w:proofErr w:type="gramStart"/>
      <w:r w:rsidR="0058768C">
        <w:rPr>
          <w:rFonts w:eastAsiaTheme="minorEastAsia"/>
        </w:rPr>
        <w:t>generalizability</w:t>
      </w:r>
      <w:r w:rsidR="00B23734">
        <w:rPr>
          <w:rFonts w:eastAsiaTheme="minorEastAsia"/>
        </w:rPr>
        <w:t>.</w:t>
      </w:r>
      <w:r w:rsidR="0058768C">
        <w:rPr>
          <w:rFonts w:eastAsiaTheme="minorEastAsia"/>
        </w:rPr>
        <w:t>.</w:t>
      </w:r>
      <w:proofErr w:type="gramEnd"/>
    </w:p>
    <w:tbl>
      <w:tblPr>
        <w:tblStyle w:val="TableGrid"/>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BE7928">
            <w:pPr>
              <w:spacing w:line="480" w:lineRule="auto"/>
              <w:jc w:val="both"/>
            </w:pPr>
          </w:p>
        </w:tc>
        <w:tc>
          <w:tcPr>
            <w:tcW w:w="3740" w:type="dxa"/>
            <w:gridSpan w:val="2"/>
          </w:tcPr>
          <w:p w14:paraId="1E481919" w14:textId="69FF5C67" w:rsidR="00BB40C9" w:rsidRPr="00BB40C9" w:rsidRDefault="00BB40C9" w:rsidP="00BE7928">
            <w:pPr>
              <w:spacing w:line="480" w:lineRule="auto"/>
              <w:jc w:val="center"/>
              <w:rPr>
                <w:b/>
              </w:rPr>
            </w:pPr>
            <w:r w:rsidRPr="00BB40C9">
              <w:rPr>
                <w:b/>
              </w:rPr>
              <w:t>Long Occlusion</w:t>
            </w:r>
          </w:p>
        </w:tc>
        <w:tc>
          <w:tcPr>
            <w:tcW w:w="3740" w:type="dxa"/>
            <w:gridSpan w:val="2"/>
          </w:tcPr>
          <w:p w14:paraId="0888A818" w14:textId="59F9C807" w:rsidR="00BB40C9" w:rsidRPr="00BB40C9" w:rsidRDefault="00BB40C9" w:rsidP="00BE7928">
            <w:pPr>
              <w:spacing w:line="480" w:lineRule="auto"/>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630F35" w:rsidP="00BE7928">
            <w:pPr>
              <w:spacing w:line="480" w:lineRule="auto"/>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E7928">
            <w:pPr>
              <w:spacing w:line="480" w:lineRule="auto"/>
              <w:jc w:val="center"/>
              <w:rPr>
                <w:i/>
              </w:rPr>
            </w:pPr>
            <w:r w:rsidRPr="00BB40C9">
              <w:rPr>
                <w:i/>
              </w:rPr>
              <w:t>AF</w:t>
            </w:r>
          </w:p>
        </w:tc>
        <w:tc>
          <w:tcPr>
            <w:tcW w:w="1870" w:type="dxa"/>
          </w:tcPr>
          <w:p w14:paraId="012F8D3A" w14:textId="247D5588" w:rsidR="00BB40C9" w:rsidRPr="00BB40C9" w:rsidRDefault="00BB40C9" w:rsidP="00BE7928">
            <w:pPr>
              <w:spacing w:line="480" w:lineRule="auto"/>
              <w:jc w:val="center"/>
              <w:rPr>
                <w:i/>
              </w:rPr>
            </w:pPr>
            <w:r w:rsidRPr="00BB40C9">
              <w:rPr>
                <w:i/>
              </w:rPr>
              <w:t>No AF</w:t>
            </w:r>
          </w:p>
        </w:tc>
        <w:tc>
          <w:tcPr>
            <w:tcW w:w="1870" w:type="dxa"/>
          </w:tcPr>
          <w:p w14:paraId="184993A9" w14:textId="7D613693" w:rsidR="00BB40C9" w:rsidRPr="00BB40C9" w:rsidRDefault="00BB40C9" w:rsidP="00BE7928">
            <w:pPr>
              <w:spacing w:line="480" w:lineRule="auto"/>
              <w:jc w:val="center"/>
              <w:rPr>
                <w:i/>
              </w:rPr>
            </w:pPr>
            <w:r w:rsidRPr="00BB40C9">
              <w:rPr>
                <w:i/>
              </w:rPr>
              <w:t>AF</w:t>
            </w:r>
          </w:p>
        </w:tc>
        <w:tc>
          <w:tcPr>
            <w:tcW w:w="1870" w:type="dxa"/>
          </w:tcPr>
          <w:p w14:paraId="59B2669A" w14:textId="46664B7D" w:rsidR="00BB40C9" w:rsidRPr="00BB40C9" w:rsidRDefault="00BB40C9" w:rsidP="00BE7928">
            <w:pPr>
              <w:spacing w:line="480" w:lineRule="auto"/>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E7928">
            <w:pPr>
              <w:spacing w:line="480" w:lineRule="auto"/>
              <w:jc w:val="center"/>
              <w:rPr>
                <w:i/>
              </w:rPr>
            </w:pPr>
            <w:r w:rsidRPr="00BB40C9">
              <w:rPr>
                <w:i/>
              </w:rPr>
              <w:t>4.5 m/s</w:t>
            </w:r>
          </w:p>
        </w:tc>
        <w:tc>
          <w:tcPr>
            <w:tcW w:w="1870" w:type="dxa"/>
          </w:tcPr>
          <w:p w14:paraId="5E9C2370" w14:textId="0B33FBEE" w:rsidR="00BB40C9" w:rsidRDefault="00BB40C9" w:rsidP="00BE7928">
            <w:pPr>
              <w:spacing w:line="480" w:lineRule="auto"/>
              <w:jc w:val="center"/>
            </w:pPr>
            <w:r>
              <w:t>0.</w:t>
            </w:r>
            <w:r w:rsidR="00A36250">
              <w:t>150</w:t>
            </w:r>
          </w:p>
        </w:tc>
        <w:tc>
          <w:tcPr>
            <w:tcW w:w="1870" w:type="dxa"/>
          </w:tcPr>
          <w:p w14:paraId="27086C09" w14:textId="1CD78C08" w:rsidR="00BB40C9" w:rsidRDefault="001063C4" w:rsidP="00BE7928">
            <w:pPr>
              <w:spacing w:line="480" w:lineRule="auto"/>
              <w:jc w:val="center"/>
            </w:pPr>
            <w:r>
              <w:t>0.</w:t>
            </w:r>
            <w:r w:rsidR="00A36250">
              <w:t>160</w:t>
            </w:r>
          </w:p>
        </w:tc>
        <w:tc>
          <w:tcPr>
            <w:tcW w:w="1870" w:type="dxa"/>
          </w:tcPr>
          <w:p w14:paraId="092561C6" w14:textId="3CFBA338" w:rsidR="00BB40C9" w:rsidRDefault="00A36250" w:rsidP="00BE7928">
            <w:pPr>
              <w:spacing w:line="480" w:lineRule="auto"/>
              <w:jc w:val="center"/>
            </w:pPr>
            <w:r>
              <w:t>0.236</w:t>
            </w:r>
          </w:p>
        </w:tc>
        <w:tc>
          <w:tcPr>
            <w:tcW w:w="1870" w:type="dxa"/>
          </w:tcPr>
          <w:p w14:paraId="7A24ADDC" w14:textId="5EF4DD3A" w:rsidR="00BB40C9" w:rsidRDefault="001063C4" w:rsidP="00BE7928">
            <w:pPr>
              <w:spacing w:line="480" w:lineRule="auto"/>
              <w:jc w:val="center"/>
            </w:pPr>
            <w:r>
              <w:t>0.</w:t>
            </w:r>
            <w:r w:rsidR="00A36250">
              <w:t>333</w:t>
            </w:r>
          </w:p>
        </w:tc>
      </w:tr>
      <w:tr w:rsidR="00BB40C9" w14:paraId="2780974C" w14:textId="77777777" w:rsidTr="00BB40C9">
        <w:tc>
          <w:tcPr>
            <w:tcW w:w="1870" w:type="dxa"/>
          </w:tcPr>
          <w:p w14:paraId="5BBA8321" w14:textId="370784EA" w:rsidR="00BB40C9" w:rsidRPr="00BB40C9" w:rsidRDefault="00BB40C9" w:rsidP="00BE7928">
            <w:pPr>
              <w:spacing w:line="480" w:lineRule="auto"/>
              <w:jc w:val="center"/>
              <w:rPr>
                <w:i/>
              </w:rPr>
            </w:pPr>
            <w:r w:rsidRPr="00BB40C9">
              <w:rPr>
                <w:i/>
              </w:rPr>
              <w:t>6 m/s</w:t>
            </w:r>
          </w:p>
        </w:tc>
        <w:tc>
          <w:tcPr>
            <w:tcW w:w="1870" w:type="dxa"/>
          </w:tcPr>
          <w:p w14:paraId="1D4568D3" w14:textId="601F7E54" w:rsidR="00BB40C9" w:rsidRDefault="00A36250" w:rsidP="00BE7928">
            <w:pPr>
              <w:spacing w:line="480" w:lineRule="auto"/>
              <w:jc w:val="center"/>
            </w:pPr>
            <w:r>
              <w:t>0.148</w:t>
            </w:r>
          </w:p>
        </w:tc>
        <w:tc>
          <w:tcPr>
            <w:tcW w:w="1870" w:type="dxa"/>
          </w:tcPr>
          <w:p w14:paraId="0AD32658" w14:textId="763F0124" w:rsidR="00BB40C9" w:rsidRDefault="00A36250" w:rsidP="00BE7928">
            <w:pPr>
              <w:spacing w:line="480" w:lineRule="auto"/>
              <w:jc w:val="center"/>
            </w:pPr>
            <w:r>
              <w:t>0.158</w:t>
            </w:r>
          </w:p>
        </w:tc>
        <w:tc>
          <w:tcPr>
            <w:tcW w:w="1870" w:type="dxa"/>
          </w:tcPr>
          <w:p w14:paraId="6172C094" w14:textId="4266FF07" w:rsidR="00BB40C9" w:rsidRDefault="00A36250" w:rsidP="00BE7928">
            <w:pPr>
              <w:spacing w:line="480" w:lineRule="auto"/>
              <w:jc w:val="center"/>
            </w:pPr>
            <w:r>
              <w:t>246</w:t>
            </w:r>
          </w:p>
        </w:tc>
        <w:tc>
          <w:tcPr>
            <w:tcW w:w="1870" w:type="dxa"/>
          </w:tcPr>
          <w:p w14:paraId="0A52D9F7" w14:textId="01D3AA36" w:rsidR="00BB40C9" w:rsidRDefault="00A36250" w:rsidP="00BE7928">
            <w:pPr>
              <w:keepNext/>
              <w:spacing w:line="480" w:lineRule="auto"/>
              <w:jc w:val="center"/>
            </w:pPr>
            <w:r>
              <w:t>0.344</w:t>
            </w:r>
          </w:p>
        </w:tc>
      </w:tr>
    </w:tbl>
    <w:p w14:paraId="0FF7AB0A" w14:textId="42A4D6EC" w:rsidR="00BB40C9" w:rsidRDefault="00F01E10" w:rsidP="00BE7928">
      <w:pPr>
        <w:pStyle w:val="Caption"/>
        <w:spacing w:line="480" w:lineRule="auto"/>
        <w:rPr>
          <w:lang w:val="en-US"/>
        </w:rPr>
      </w:pPr>
      <w:bookmarkStart w:id="0" w:name="_Ref27937618"/>
      <w:r w:rsidRPr="00AB56E9">
        <w:rPr>
          <w:lang w:val="en-US"/>
        </w:rPr>
        <w:t xml:space="preserve">Table </w:t>
      </w:r>
      <w:r w:rsidR="00096C14">
        <w:rPr>
          <w:lang w:val="en-US"/>
        </w:rPr>
        <w:fldChar w:fldCharType="begin"/>
      </w:r>
      <w:r w:rsidR="00096C14">
        <w:rPr>
          <w:lang w:val="en-US"/>
        </w:rPr>
        <w:instrText xml:space="preserve"> SEQ Table \* ARABIC </w:instrText>
      </w:r>
      <w:r w:rsidR="00096C14">
        <w:rPr>
          <w:lang w:val="en-US"/>
        </w:rPr>
        <w:fldChar w:fldCharType="separate"/>
      </w:r>
      <w:r w:rsidR="00DD2B0B">
        <w:rPr>
          <w:noProof/>
          <w:lang w:val="en-US"/>
        </w:rPr>
        <w:t>2</w:t>
      </w:r>
      <w:r w:rsidR="00096C14">
        <w:rPr>
          <w:lang w:val="en-US"/>
        </w:rPr>
        <w:fldChar w:fldCharType="end"/>
      </w:r>
      <w:bookmarkEnd w:id="0"/>
      <w:r w:rsidRPr="00AB56E9">
        <w:rPr>
          <w:lang w:val="en-US"/>
        </w:rPr>
        <w:t xml:space="preserve">: </w:t>
      </w:r>
      <w:r w:rsidR="001063C4">
        <w:rPr>
          <w:lang w:val="en-US"/>
        </w:rPr>
        <w:t>Root Mean Squared Errors (RMSEs) between simulated</w:t>
      </w:r>
      <w:r w:rsidR="00AB56E9">
        <w:rPr>
          <w:lang w:val="en-US"/>
        </w:rPr>
        <w:t xml:space="preserve"> and observed mean errors for simulations including the Aubert-</w:t>
      </w:r>
      <w:proofErr w:type="spellStart"/>
      <w:r w:rsidR="00AB56E9">
        <w:rPr>
          <w:lang w:val="en-US"/>
        </w:rPr>
        <w:t>Fleischl</w:t>
      </w:r>
      <w:proofErr w:type="spellEnd"/>
      <w:r w:rsidR="00AB56E9">
        <w:rPr>
          <w:lang w:val="en-US"/>
        </w:rPr>
        <w:t xml:space="preserve"> phenomenon (AF) and simulations that don’t (No AF). </w:t>
      </w:r>
      <w:r w:rsidR="0058768C">
        <w:rPr>
          <w:lang w:val="en-US"/>
        </w:rPr>
        <w:t>Lower values signify a better fit.</w:t>
      </w:r>
    </w:p>
    <w:p w14:paraId="33CD367A" w14:textId="62AFB777" w:rsidR="0058768C" w:rsidRPr="0058768C" w:rsidRDefault="0058768C" w:rsidP="00BE7928">
      <w:pPr>
        <w:spacing w:line="480" w:lineRule="auto"/>
      </w:pPr>
      <w:r>
        <w:t>This improvement upon our previous model lends further support to the idea that the mean of a strong gravity prior is at or very close to 9.81 /s².</w:t>
      </w:r>
    </w:p>
    <w:p w14:paraId="75D01815" w14:textId="77777777" w:rsidR="000C63D1" w:rsidRPr="004A0054" w:rsidRDefault="000C63D1" w:rsidP="00BE7928">
      <w:pPr>
        <w:spacing w:line="480" w:lineRule="auto"/>
        <w:jc w:val="both"/>
        <w:rPr>
          <w:rStyle w:val="Heading2Char"/>
          <w:lang w:val="en-US"/>
        </w:rPr>
      </w:pPr>
    </w:p>
    <w:p w14:paraId="1A321467" w14:textId="0A1E4592" w:rsidR="004A0054" w:rsidRPr="004A0054" w:rsidRDefault="0058768C" w:rsidP="00BE7928">
      <w:pPr>
        <w:spacing w:after="0" w:line="480" w:lineRule="auto"/>
        <w:rPr>
          <w:rStyle w:val="Heading2Char"/>
          <w:lang w:val="en-US"/>
        </w:rPr>
      </w:pPr>
      <w:r>
        <w:rPr>
          <w:rStyle w:val="Heading2Char"/>
          <w:lang w:val="en-US"/>
        </w:rPr>
        <w:t>Standard Deviation of the Gravity Prior</w:t>
      </w:r>
    </w:p>
    <w:p w14:paraId="14266157" w14:textId="0A03C5A2" w:rsidR="008734D9" w:rsidRDefault="0058768C" w:rsidP="00BE7928">
      <w:pPr>
        <w:spacing w:line="480" w:lineRule="auto"/>
        <w:jc w:val="both"/>
        <w:rPr>
          <w:rFonts w:eastAsiaTheme="minorEastAsia"/>
        </w:rPr>
      </w:pPr>
      <w:r>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w:t>
      </w:r>
      <w:r w:rsidR="00FD302A">
        <w:lastRenderedPageBreak/>
        <w:t>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w:t>
      </w:r>
      <w:proofErr w:type="spellStart"/>
      <w:r w:rsidR="00006956">
        <w:rPr>
          <w:rFonts w:eastAsiaTheme="minorEastAsia"/>
        </w:rPr>
        <w:t>Fleischl</w:t>
      </w:r>
      <w:proofErr w:type="spellEnd"/>
      <w:r w:rsidR="00006956">
        <w:rPr>
          <w:rFonts w:eastAsiaTheme="minorEastAsia"/>
        </w:rPr>
        <w:t xml:space="preserve">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w:t>
      </w:r>
      <w:proofErr w:type="spellStart"/>
      <w:r w:rsidR="000A198D">
        <w:rPr>
          <w:rFonts w:eastAsiaTheme="minorEastAsia"/>
        </w:rPr>
        <w:t>ence</w:t>
      </w:r>
      <w:proofErr w:type="spellEnd"/>
      <w:r w:rsidR="000A198D">
        <w:rPr>
          <w:rFonts w:eastAsiaTheme="minorEastAsia"/>
        </w:rPr>
        <w:t xml:space="preserv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BE7928">
      <w:pPr>
        <w:spacing w:line="480" w:lineRule="auto"/>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w:t>
      </w:r>
      <w:proofErr w:type="gramStart"/>
      <w:r w:rsidR="00BA72A8">
        <w:rPr>
          <w:rFonts w:eastAsiaTheme="minorEastAsia"/>
        </w:rPr>
        <w:t>subtraction</w:t>
      </w:r>
      <w:proofErr w:type="gramEnd"/>
      <w:r w:rsidR="00BA72A8">
        <w:rPr>
          <w:rFonts w:eastAsiaTheme="minorEastAsia"/>
        </w:rPr>
        <w:t xml:space="preserve"> and multiplication of two normal distributions, there are analytic solutions to compute mean and standard deviation of the resulting distribu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630F35" w:rsidP="00BE7928">
            <w:pPr>
              <w:pStyle w:val="MaterialsandMethodsText"/>
              <w:spacing w:line="480" w:lineRule="auto"/>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0B34CD68" w:rsidR="00EE6444" w:rsidRPr="00277A48" w:rsidRDefault="00EE6444" w:rsidP="00BE7928">
            <w:pPr>
              <w:pStyle w:val="MaterialsandMethodsText"/>
              <w:spacing w:line="480" w:lineRule="auto"/>
            </w:pPr>
            <w:r w:rsidRPr="00277A48">
              <w:t>[</w:t>
            </w:r>
            <w:r w:rsidR="002A2F46">
              <w:t>8</w:t>
            </w:r>
            <w:r w:rsidRPr="00277A48">
              <w:t>]</w:t>
            </w:r>
          </w:p>
        </w:tc>
      </w:tr>
    </w:tbl>
    <w:p w14:paraId="2E0C898B" w14:textId="1ECB9131" w:rsidR="003405B4" w:rsidRPr="00EE6444" w:rsidRDefault="00EE6444" w:rsidP="00BE7928">
      <w:pPr>
        <w:spacing w:line="480" w:lineRule="auto"/>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BE7928">
      <w:pPr>
        <w:spacing w:line="480" w:lineRule="auto"/>
      </w:pPr>
    </w:p>
    <w:p w14:paraId="3205658D" w14:textId="1B086556" w:rsidR="00FD302A" w:rsidRPr="00604840" w:rsidRDefault="00FD302A" w:rsidP="00BE7928">
      <w:pPr>
        <w:pStyle w:val="Heading3"/>
        <w:spacing w:line="480" w:lineRule="auto"/>
      </w:pPr>
      <w:r w:rsidRPr="00FD302A">
        <w:t>Assumptions</w:t>
      </w:r>
    </w:p>
    <w:p w14:paraId="141593B7" w14:textId="60A3C24F" w:rsidR="00FD302A" w:rsidRDefault="00006956" w:rsidP="007B13FD">
      <w:pPr>
        <w:spacing w:line="480" w:lineRule="auto"/>
        <w:jc w:val="both"/>
      </w:pPr>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r w:rsidR="005005C0">
        <w:t xml:space="preserve"> Please note that we conduct these simulations in absolute terms (i.e., absolute errors) to mimic the processes more closely, but convert quality metrics (such as model fits) and results into relative terms (i.e., error ratios).</w:t>
      </w:r>
    </w:p>
    <w:p w14:paraId="1AD07D85" w14:textId="2DCF258C" w:rsidR="00F1488E" w:rsidRPr="00F2167B" w:rsidRDefault="00F1488E" w:rsidP="00BE7928">
      <w:pPr>
        <w:spacing w:line="480" w:lineRule="auto"/>
        <w:jc w:val="both"/>
        <w:rPr>
          <w:rFonts w:eastAsiaTheme="minorEastAsia"/>
        </w:rPr>
      </w:pPr>
      <w:r w:rsidRPr="00F2167B">
        <w:rPr>
          <w:rFonts w:eastAsiaTheme="minorEastAsia"/>
          <w:b/>
        </w:rPr>
        <w:lastRenderedPageBreak/>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D4226E">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1]","plainTextFormattedCitation":"[1]","previouslyFormattedCitation":"[1]"},"properties":{"noteIndex":0},"schema":"https://github.com/citation-style-language/schema/raw/master/csl-citation.json"}</w:instrText>
      </w:r>
      <w:r w:rsidR="008A7B56">
        <w:rPr>
          <w:rFonts w:eastAsiaTheme="minorEastAsia"/>
        </w:rPr>
        <w:fldChar w:fldCharType="separate"/>
      </w:r>
      <w:r w:rsidR="00D4226E" w:rsidRPr="00D4226E">
        <w:rPr>
          <w:rFonts w:eastAsiaTheme="minorEastAsia"/>
          <w:noProof/>
        </w:rPr>
        <w:t>[1]</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72EE1853" w14:textId="38863404" w:rsidR="00A643B3" w:rsidRDefault="00630F35" w:rsidP="00BE7928">
      <w:pPr>
        <w:spacing w:line="480" w:lineRule="auto"/>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xml:space="preserve">) refers to the part of the full distance the target moved because of its initial velocity. Our targets disappeared right after </w:t>
      </w:r>
      <w:proofErr w:type="gramStart"/>
      <w:r w:rsidR="003405B4">
        <w:rPr>
          <w:rFonts w:eastAsiaTheme="minorEastAsia"/>
        </w:rPr>
        <w:t>peak,</w:t>
      </w:r>
      <w:proofErr w:type="gramEnd"/>
      <w:r w:rsidR="003405B4">
        <w:rPr>
          <w:rFonts w:eastAsiaTheme="minorEastAsia"/>
        </w:rPr>
        <w:t xml:space="preserve"> therefore their initial velocity was very low. The velocity term thus contributes less to the full estimate than the gravity term</w:t>
      </w:r>
      <w:r w:rsidR="00006956">
        <w:rPr>
          <w:rFonts w:eastAsiaTheme="minorEastAsia"/>
        </w:rPr>
        <w:t>, especially in the Long Occlusion condition</w:t>
      </w:r>
      <w:r w:rsidR="00A643B3">
        <w:rPr>
          <w:rFonts w:eastAsiaTheme="minorEastAsia"/>
        </w:rPr>
        <w:t xml:space="preserve"> (see also</w:t>
      </w:r>
      <w:r w:rsidR="005F517F">
        <w:rPr>
          <w:rFonts w:eastAsiaTheme="minorEastAsia"/>
        </w:rPr>
        <w:t xml:space="preserve"> Figure 5</w:t>
      </w:r>
      <w:r w:rsidR="00A643B3">
        <w:rPr>
          <w:rFonts w:eastAsiaTheme="minorEastAsia"/>
        </w:rPr>
        <w:t>C)</w:t>
      </w:r>
      <w:r w:rsidR="00006956">
        <w:rPr>
          <w:rFonts w:eastAsiaTheme="minorEastAsia"/>
        </w:rPr>
        <w:t>.</w:t>
      </w:r>
      <w:r w:rsidR="003405B4">
        <w:rPr>
          <w:rFonts w:eastAsiaTheme="minorEastAsia"/>
        </w:rPr>
        <w:t xml:space="preserve"> </w:t>
      </w:r>
      <w:r w:rsidR="00A643B3">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sidR="00A643B3">
        <w:rPr>
          <w:rFonts w:eastAsiaTheme="minorEastAsia"/>
        </w:rPr>
        <w:t xml:space="preserve"> and the angle between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sidR="00A643B3">
        <w:rPr>
          <w:rFonts w:eastAsiaTheme="minorEastAsia"/>
        </w:rPr>
        <w:t>by means of the equa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801C8" w:rsidRPr="00277A48" w14:paraId="1E5C7A16" w14:textId="77777777" w:rsidTr="004610E3">
        <w:trPr>
          <w:trHeight w:val="376"/>
        </w:trPr>
        <w:tc>
          <w:tcPr>
            <w:tcW w:w="8314" w:type="dxa"/>
            <w:shd w:val="clear" w:color="auto" w:fill="FFFFFF" w:themeFill="background1"/>
            <w:vAlign w:val="center"/>
          </w:tcPr>
          <w:p w14:paraId="63229FBD" w14:textId="5239A09A" w:rsidR="007801C8" w:rsidRPr="00293D21" w:rsidRDefault="00630F35" w:rsidP="004610E3">
            <w:pPr>
              <w:pStyle w:val="MaterialsandMethodsText"/>
              <w:spacing w:line="48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y,perceived</m:t>
                    </m:r>
                  </m:sub>
                </m:sSub>
                <m:r>
                  <w:rPr>
                    <w:rFonts w:ascii="Cambria Math" w:hAnsi="Cambria Math"/>
                    <w:sz w:val="22"/>
                    <w:szCs w:val="22"/>
                  </w:rPr>
                  <m:t>=</m:t>
                </m:r>
                <m:r>
                  <m:rPr>
                    <m:sty m:val="p"/>
                  </m:rPr>
                  <w:rPr>
                    <w:rFonts w:ascii="Cambria Math" w:hAnsi="Cambria Math"/>
                    <w:sz w:val="22"/>
                    <w:szCs w:val="22"/>
                  </w:rPr>
                  <m:t>cos⁡</m:t>
                </m:r>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α</m:t>
                    </m:r>
                  </m:e>
                  <m:sub>
                    <m:r>
                      <w:rPr>
                        <w:rFonts w:ascii="Cambria Math" w:hAnsi="Cambria Math"/>
                        <w:sz w:val="22"/>
                        <w:szCs w:val="22"/>
                      </w:rPr>
                      <m:t>perceived</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tan,perceived</m:t>
                    </m:r>
                  </m:sub>
                </m:sSub>
              </m:oMath>
            </m:oMathPara>
          </w:p>
        </w:tc>
        <w:tc>
          <w:tcPr>
            <w:tcW w:w="783" w:type="dxa"/>
            <w:shd w:val="clear" w:color="auto" w:fill="FFFFFF" w:themeFill="background1"/>
            <w:vAlign w:val="center"/>
          </w:tcPr>
          <w:p w14:paraId="4256FE09" w14:textId="2853385B" w:rsidR="007801C8" w:rsidRPr="00277A48" w:rsidRDefault="007801C8" w:rsidP="004610E3">
            <w:pPr>
              <w:pStyle w:val="MaterialsandMethodsText"/>
              <w:spacing w:line="480" w:lineRule="auto"/>
            </w:pPr>
            <w:r w:rsidRPr="00277A48">
              <w:t>[</w:t>
            </w:r>
            <w:r>
              <w:t>9</w:t>
            </w:r>
            <w:r w:rsidRPr="00277A48">
              <w:t>]</w:t>
            </w:r>
          </w:p>
        </w:tc>
      </w:tr>
    </w:tbl>
    <w:p w14:paraId="4CD13B5A" w14:textId="656D3285" w:rsidR="00FE5C97" w:rsidRDefault="00A340F9" w:rsidP="00BE7928">
      <w:pPr>
        <w:spacing w:line="480" w:lineRule="auto"/>
        <w:jc w:val="both"/>
        <w:rPr>
          <w:rFonts w:eastAsiaTheme="minorEastAsia"/>
        </w:rPr>
      </w:pPr>
      <w:r>
        <w:rPr>
          <w:rFonts w:eastAsiaTheme="minorEastAsia"/>
        </w:rPr>
        <w:t xml:space="preserve">Weber fractions for </w:t>
      </w:r>
      <w:r w:rsidR="000F7858">
        <w:rPr>
          <w:rFonts w:eastAsiaTheme="minorEastAsia"/>
        </w:rPr>
        <w:t xml:space="preserve">the </w:t>
      </w:r>
      <w:r>
        <w:rPr>
          <w:rFonts w:eastAsiaTheme="minorEastAsia"/>
        </w:rPr>
        <w:t xml:space="preserve">discrimination </w:t>
      </w:r>
      <w:r w:rsidR="000F7858">
        <w:rPr>
          <w:rFonts w:eastAsiaTheme="minorEastAsia"/>
        </w:rPr>
        <w:t xml:space="preserve">of angular velocities </w:t>
      </w:r>
      <w:r>
        <w:rPr>
          <w:rFonts w:eastAsiaTheme="minorEastAsia"/>
        </w:rPr>
        <w:t xml:space="preserve">reported in the literature are about </w:t>
      </w:r>
      <w:r w:rsidR="000F7858">
        <w:rPr>
          <w:rFonts w:eastAsiaTheme="minorEastAsia"/>
        </w:rPr>
        <w:t>10</w:t>
      </w:r>
      <w:r w:rsidR="002B2E0C">
        <w:rPr>
          <w:rFonts w:eastAsiaTheme="minorEastAsia"/>
        </w:rPr>
        <w:t>%</w:t>
      </w:r>
      <w:r w:rsidR="000F7858">
        <w:rPr>
          <w:rFonts w:eastAsiaTheme="minorEastAsia"/>
        </w:rPr>
        <w:t xml:space="preserve"> </w:t>
      </w:r>
      <w:r w:rsidR="000F7858">
        <w:rPr>
          <w:rFonts w:eastAsiaTheme="minorEastAsia"/>
        </w:rPr>
        <w:fldChar w:fldCharType="begin" w:fldLock="1"/>
      </w:r>
      <w:r w:rsidR="00D4226E">
        <w:rPr>
          <w:rFonts w:eastAsiaTheme="minorEastAsia"/>
        </w:rPr>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37]","plainTextFormattedCitation":"[37]","previouslyFormattedCitation":"[37]"},"properties":{"noteIndex":0},"schema":"https://github.com/citation-style-language/schema/raw/master/csl-citation.json"}</w:instrText>
      </w:r>
      <w:r w:rsidR="000F7858">
        <w:rPr>
          <w:rFonts w:eastAsiaTheme="minorEastAsia"/>
        </w:rPr>
        <w:fldChar w:fldCharType="separate"/>
      </w:r>
      <w:r w:rsidR="00D4226E" w:rsidRPr="00D4226E">
        <w:rPr>
          <w:rFonts w:eastAsiaTheme="minorEastAsia"/>
          <w:noProof/>
        </w:rPr>
        <w:t>[37]</w:t>
      </w:r>
      <w:r w:rsidR="000F7858">
        <w:rPr>
          <w:rFonts w:eastAsiaTheme="minorEastAsia"/>
        </w:rPr>
        <w:fldChar w:fldCharType="end"/>
      </w:r>
      <w:r w:rsidR="000F7858">
        <w:rPr>
          <w:rFonts w:eastAsiaTheme="minorEastAsia"/>
        </w:rPr>
        <w:t>.</w:t>
      </w:r>
      <w:r w:rsidR="00B27F0E">
        <w:rPr>
          <w:rFonts w:eastAsiaTheme="minorEastAsia"/>
        </w:rPr>
        <w:t xml:space="preserve"> </w:t>
      </w:r>
      <w:r w:rsidR="00F2167B">
        <w:rPr>
          <w:rFonts w:eastAsiaTheme="minorEastAsia"/>
        </w:rPr>
        <w:t xml:space="preserve">To calculate the standard deviation of the distribution of perceived velocities from the Weber fraction, we </w:t>
      </w:r>
      <w:proofErr w:type="gramStart"/>
      <w:r w:rsidR="00F2167B">
        <w:rPr>
          <w:rFonts w:eastAsiaTheme="minorEastAsia"/>
        </w:rPr>
        <w:t>have to</w:t>
      </w:r>
      <w:proofErr w:type="gramEnd"/>
      <w:r w:rsidR="00F2167B">
        <w:rPr>
          <w:rFonts w:eastAsiaTheme="minorEastAsia"/>
        </w:rPr>
        <w:t xml:space="preserve"> find that normal distribution where a difference of </w:t>
      </w:r>
      <w:r w:rsidR="000F7858">
        <w:rPr>
          <w:rFonts w:eastAsiaTheme="minorEastAsia"/>
        </w:rPr>
        <w:t>10</w:t>
      </w:r>
      <w:r w:rsidR="002B2E0C">
        <w:rPr>
          <w:rFonts w:eastAsiaTheme="minorEastAsia"/>
        </w:rPr>
        <w:t>%</w:t>
      </w:r>
      <w:r w:rsidR="00F2167B">
        <w:rPr>
          <w:rFonts w:eastAsiaTheme="minorEastAsia"/>
        </w:rPr>
        <w:t xml:space="preserve"> from its </w:t>
      </w:r>
      <w:r w:rsidR="002A7435">
        <w:rPr>
          <w:rFonts w:eastAsiaTheme="minorEastAsia"/>
        </w:rPr>
        <w:t>mean</w:t>
      </w:r>
      <w:r w:rsidR="00F2167B">
        <w:rPr>
          <w:rFonts w:eastAsiaTheme="minorEastAsia"/>
        </w:rPr>
        <w:t xml:space="preserve"> leads to a proportion of responses of 25/75</w:t>
      </w:r>
      <w:r w:rsidR="002B2E0C">
        <w:rPr>
          <w:rFonts w:eastAsiaTheme="minorEastAsia"/>
        </w:rPr>
        <w:t>%</w:t>
      </w:r>
      <w:r w:rsidR="00F2167B">
        <w:rPr>
          <w:rFonts w:eastAsiaTheme="minorEastAsia"/>
        </w:rPr>
        <w:t xml:space="preserve">.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w:t>
      </w:r>
      <w:r w:rsidR="000F7858">
        <w:rPr>
          <w:rFonts w:eastAsiaTheme="minorEastAsia"/>
        </w:rPr>
        <w:t>48</w:t>
      </w:r>
      <w:r w:rsidR="00F2167B">
        <w:rPr>
          <w:rFonts w:eastAsiaTheme="minorEastAsia"/>
        </w:rPr>
        <w:t>.</w:t>
      </w:r>
      <w:r w:rsidR="008A7B56">
        <w:rPr>
          <w:rFonts w:eastAsiaTheme="minorEastAsia"/>
        </w:rPr>
        <w:t xml:space="preserve"> Note that, by using a standardized normal distribution, we assume that Weber fractions are constant across the relevant range of stimulus strengths.</w:t>
      </w:r>
      <w:r w:rsidR="000F7858">
        <w:rPr>
          <w:rFonts w:eastAsiaTheme="minorEastAsia"/>
        </w:rPr>
        <w:t xml:space="preserve"> </w:t>
      </w:r>
      <w:r w:rsidR="005F517F">
        <w:rPr>
          <w:rFonts w:eastAsiaTheme="minorEastAsia"/>
        </w:rPr>
        <w:t>Figure 5</w:t>
      </w:r>
      <w:r w:rsidR="000F7858" w:rsidRPr="000F7858">
        <w:rPr>
          <w:rFonts w:eastAsiaTheme="minorEastAsia"/>
        </w:rPr>
        <w:t>C shows how predictions vary with varying variability in perceived vertical velocity: The effect is negligible for the Long Occlusion condition, while it increases response variability uniformly across gravities.</w:t>
      </w:r>
      <w:r w:rsidR="008A7B56">
        <w:rPr>
          <w:rFonts w:eastAsiaTheme="minorEastAsia"/>
        </w:rPr>
        <w:t xml:space="preserve"> </w:t>
      </w:r>
      <w:r w:rsidR="00010AD7">
        <w:rPr>
          <w:rFonts w:eastAsiaTheme="minorEastAsia"/>
        </w:rPr>
        <w:t xml:space="preserve">Further variability is incurred in estimating </w:t>
      </w:r>
      <m:oMath>
        <m:sSub>
          <m:sSubPr>
            <m:ctrlPr>
              <w:rPr>
                <w:rFonts w:ascii="Cambria Math" w:hAnsi="Cambria Math"/>
                <w:i/>
              </w:rPr>
            </m:ctrlPr>
          </m:sSubPr>
          <m:e>
            <m:r>
              <w:rPr>
                <w:rFonts w:ascii="Cambria Math" w:hAnsi="Cambria Math"/>
              </w:rPr>
              <m:t>α</m:t>
            </m:r>
          </m:e>
          <m:sub>
            <m:r>
              <w:rPr>
                <w:rFonts w:ascii="Cambria Math" w:hAnsi="Cambria Math"/>
              </w:rPr>
              <m:t>perceived</m:t>
            </m:r>
          </m:sub>
        </m:sSub>
      </m:oMath>
      <w:r w:rsidR="00010AD7">
        <w:rPr>
          <w:rFonts w:eastAsiaTheme="minorEastAsia"/>
        </w:rPr>
        <w:t>.</w:t>
      </w:r>
      <w:r w:rsidR="008E0A14">
        <w:rPr>
          <w:rFonts w:eastAsiaTheme="minorEastAsia"/>
        </w:rPr>
        <w:t xml:space="preserve"> Following</w:t>
      </w:r>
      <w:r w:rsidR="00010AD7">
        <w:rPr>
          <w:rFonts w:eastAsiaTheme="minorEastAsia"/>
        </w:rPr>
        <w:t xml:space="preserve"> </w:t>
      </w:r>
      <w:r w:rsidR="008E0A14">
        <w:rPr>
          <w:rFonts w:eastAsiaTheme="minorEastAsia"/>
        </w:rPr>
        <w:fldChar w:fldCharType="begin" w:fldLock="1"/>
      </w:r>
      <w:r w:rsidR="00D4226E">
        <w:rPr>
          <w:rFonts w:eastAsiaTheme="minorEastAsia"/>
        </w:rPr>
        <w:instrText>ADDIN CSL_CITATION {"citationItems":[{"id":"ITEM-1","itemData":{"DOI":"10.1113/jphysiol.1995.sp020623","ISSN":"14697793","PMID":"7776259","abstract":"1. Human perceptual learning in discrimination of the oblique orientation was studied using psychophysical methods. Subjects were trained daily to improve their ability to identify the orientation of a circular 2.5 deg diameter unidimensional noise field. Dramatic improvements in sensitivity to contour orientation occurred over a period of 15‐20 days. The improved performance persisted for several months. Improvement was more evident between daily sessions than within sessions. This was partly due to fatigue interfering with the learning effect. Moreover, a consolidation period seemed to be required. 2. Improvement was restricted to the position of the stimulus being trained. This position dependency of the learning effect proved very precise. After training at a specific stimulus position, merely displacing the stimulus to an adjacent position caused a marked increase in thresholds. 3. No transfer of the training effect was observed between orientations. Following a shift of 90 deg away from the trained orientation, performance fell, even below the initial level. 4. We observed complete to almost complete transfer between the two eyes. 5. Our results suggest plastic changes at a level of the visual processing stream where input from both eyes has come together, but where generalization for spatial localization and orientation has not yet occurred. © 1995 The Physiological Society","author":[{"dropping-particle":"","family":"Schoups","given":"A. A.","non-dropping-particle":"","parse-names":false,"suffix":""},{"dropping-particle":"","family":"Vogels","given":"R.","non-dropping-particle":"","parse-names":false,"suffix":""},{"dropping-particle":"","family":"Orban","given":"G. A.","non-dropping-particle":"","parse-names":false,"suffix":""}],"container-title":"The Journal of Physiology","id":"ITEM-1","issue":"3","issued":{"date-parts":[["1995"]]},"page":"797-810","title":"Human perceptual learning in identifying the oblique orientation: retinotopy, orientation specificity and monocularity.","type":"article-journal","volume":"483"},"uris":["http://www.mendeley.com/documents/?uuid=39c93a4a-6f04-4158-aebf-7b8e5f372570"]}],"mendeley":{"formattedCitation":"[38]","plainTextFormattedCitation":"[38]","previouslyFormattedCitation":"[38]"},"properties":{"noteIndex":0},"schema":"https://github.com/citation-style-language/schema/raw/master/csl-citation.json"}</w:instrText>
      </w:r>
      <w:r w:rsidR="008E0A14">
        <w:rPr>
          <w:rFonts w:eastAsiaTheme="minorEastAsia"/>
        </w:rPr>
        <w:fldChar w:fldCharType="separate"/>
      </w:r>
      <w:r w:rsidR="00D4226E" w:rsidRPr="00D4226E">
        <w:rPr>
          <w:rFonts w:eastAsiaTheme="minorEastAsia"/>
          <w:noProof/>
        </w:rPr>
        <w:t>[38]</w:t>
      </w:r>
      <w:r w:rsidR="008E0A14">
        <w:rPr>
          <w:rFonts w:eastAsiaTheme="minorEastAsia"/>
        </w:rPr>
        <w:fldChar w:fldCharType="end"/>
      </w:r>
      <w:r w:rsidR="008E0A14">
        <w:rPr>
          <w:rFonts w:eastAsiaTheme="minorEastAsia"/>
        </w:rPr>
        <w:t>, the JND for orientation discrimination in untrained subjects is around 6° for oblique orientations. This corresponds to a standard deviation of</w:t>
      </w:r>
      <w:r w:rsidR="000F7858">
        <w:rPr>
          <w:rFonts w:eastAsiaTheme="minorEastAsia"/>
        </w:rPr>
        <w:t xml:space="preserve"> 0.089.</w:t>
      </w:r>
    </w:p>
    <w:p w14:paraId="4B6C06F8" w14:textId="066462B5" w:rsidR="003405B4" w:rsidRPr="00751D13" w:rsidRDefault="007F3FAE" w:rsidP="00BE7928">
      <w:pPr>
        <w:spacing w:line="480" w:lineRule="auto"/>
        <w:jc w:val="both"/>
        <w:rPr>
          <w:rFonts w:eastAsiaTheme="minorEastAsia"/>
        </w:rPr>
      </w:pPr>
      <w:r>
        <w:rPr>
          <w:rFonts w:eastAsiaTheme="minorEastAsia"/>
        </w:rPr>
        <w:lastRenderedPageBreak/>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the Aubert-</w:t>
      </w:r>
      <w:proofErr w:type="spellStart"/>
      <w:r>
        <w:rPr>
          <w:rFonts w:eastAsiaTheme="minorEastAsia"/>
        </w:rPr>
        <w:t>Fleischl</w:t>
      </w:r>
      <w:proofErr w:type="spellEnd"/>
      <w:r>
        <w:rPr>
          <w:rFonts w:eastAsiaTheme="minorEastAsia"/>
        </w:rPr>
        <w:t xml:space="preserve">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D4226E">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15], [16], [34]–[36]","plainTextFormattedCitation":"[15], [16], [34]–[36]","previouslyFormattedCitation":"[15], [16], [34]–[36]"},"properties":{"noteIndex":0},"schema":"https://github.com/citation-style-language/schema/raw/master/csl-citation.json"}</w:instrText>
      </w:r>
      <w:r w:rsidR="00F91E84">
        <w:rPr>
          <w:rFonts w:eastAsiaTheme="minorEastAsia"/>
        </w:rPr>
        <w:fldChar w:fldCharType="separate"/>
      </w:r>
      <w:r w:rsidR="00D4226E" w:rsidRPr="00D4226E">
        <w:rPr>
          <w:rFonts w:eastAsiaTheme="minorEastAsia"/>
          <w:noProof/>
        </w:rPr>
        <w:t>[15], [16], [34]–[36]</w:t>
      </w:r>
      <w:r w:rsidR="00F91E84">
        <w:rPr>
          <w:rFonts w:eastAsiaTheme="minorEastAsia"/>
        </w:rPr>
        <w:fldChar w:fldCharType="end"/>
      </w:r>
      <w:r w:rsidR="00F91E84" w:rsidRPr="00D4226E">
        <w:rPr>
          <w:rFonts w:eastAsiaTheme="minorEastAsia"/>
        </w:rPr>
        <w:t>.</w:t>
      </w:r>
      <w:r w:rsidR="00613131" w:rsidRPr="00D4226E">
        <w:rPr>
          <w:rFonts w:eastAsiaTheme="minorEastAsia"/>
        </w:rPr>
        <w:t xml:space="preserve"> </w:t>
      </w:r>
      <w:r w:rsidR="00F91E84">
        <w:rPr>
          <w:rFonts w:eastAsiaTheme="minorEastAsia"/>
        </w:rPr>
        <w:t>While this effect should in principle be partially offset by improved predictions for motion coherent with earth gravity – an empirical question that has, to our knowledge, not been addressed so far –, our simulations show that a Aubert-</w:t>
      </w:r>
      <w:proofErr w:type="spellStart"/>
      <w:r w:rsidR="00F91E84">
        <w:rPr>
          <w:rFonts w:eastAsiaTheme="minorEastAsia"/>
        </w:rPr>
        <w:t>Fleischl</w:t>
      </w:r>
      <w:proofErr w:type="spellEnd"/>
      <w:r w:rsidR="00F91E84">
        <w:rPr>
          <w:rFonts w:eastAsiaTheme="minorEastAsia"/>
        </w:rPr>
        <w:t xml:space="preserve">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0B14B0F2" w:rsidR="00F2167B" w:rsidRDefault="00630F35" w:rsidP="00BE7928">
      <w:pPr>
        <w:spacing w:line="480" w:lineRule="auto"/>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314718">
        <w:rPr>
          <w:rFonts w:eastAsiaTheme="minorEastAsia"/>
        </w:rPr>
        <w:t>For t</w:t>
      </w:r>
      <w:r w:rsidR="00FA5BF0">
        <w:rPr>
          <w:rFonts w:eastAsiaTheme="minorEastAsia"/>
        </w:rPr>
        <w: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314718">
        <w:rPr>
          <w:rFonts w:eastAsiaTheme="minorEastAsia"/>
        </w:rPr>
        <w:t>, w</w:t>
      </w:r>
      <w:proofErr w:type="spellStart"/>
      <w:r w:rsidR="009D5CCF">
        <w:rPr>
          <w:rFonts w:eastAsiaTheme="minorEastAsia"/>
        </w:rPr>
        <w:t>e</w:t>
      </w:r>
      <w:proofErr w:type="spellEnd"/>
      <w:r w:rsidR="009D5CCF">
        <w:rPr>
          <w:rFonts w:eastAsiaTheme="minorEastAsia"/>
        </w:rPr>
        <w:t xml:space="preserve"> choose the stimulus value as mean distance, as we </w:t>
      </w:r>
      <w:proofErr w:type="gramStart"/>
      <w:r w:rsidR="009D5CCF">
        <w:rPr>
          <w:rFonts w:eastAsiaTheme="minorEastAsia"/>
        </w:rPr>
        <w:t>don’t</w:t>
      </w:r>
      <w:proofErr w:type="gramEnd"/>
      <w:r w:rsidR="009D5CCF">
        <w:rPr>
          <w:rFonts w:eastAsiaTheme="minorEastAsia"/>
        </w:rPr>
        <w:t xml:space="preserve"> expect any biases.</w:t>
      </w:r>
      <w:r w:rsidR="00FA5BF0">
        <w:rPr>
          <w:rFonts w:eastAsiaTheme="minorEastAsia"/>
        </w:rPr>
        <w:t xml:space="preserve"> </w:t>
      </w:r>
      <w:r w:rsidR="009D5CCF">
        <w:rPr>
          <w:rFonts w:eastAsiaTheme="minorEastAsia"/>
        </w:rPr>
        <w:t xml:space="preserve">In terms of precision, </w:t>
      </w:r>
      <w:r w:rsidR="00595505">
        <w:rPr>
          <w:rFonts w:eastAsiaTheme="minorEastAsia"/>
        </w:rPr>
        <w:t>Weber fractions of 3</w:t>
      </w:r>
      <w:r w:rsidR="002B2E0C">
        <w:rPr>
          <w:rFonts w:eastAsiaTheme="minorEastAsia"/>
        </w:rPr>
        <w:t>%</w:t>
      </w:r>
      <w:r w:rsidR="00595505">
        <w:rPr>
          <w:rFonts w:eastAsiaTheme="minorEastAsia"/>
        </w:rPr>
        <w:t xml:space="preserve"> to 5</w:t>
      </w:r>
      <w:r w:rsidR="002B2E0C">
        <w:rPr>
          <w:rFonts w:eastAsiaTheme="minorEastAsia"/>
        </w:rPr>
        <w:t>%</w:t>
      </w:r>
      <w:r w:rsidR="00595505">
        <w:rPr>
          <w:rFonts w:eastAsiaTheme="minorEastAsia"/>
        </w:rPr>
        <w:t xml:space="preserve">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D4226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39]","plainTextFormattedCitation":"[39]","previouslyFormattedCitation":"[39]"},"properties":{"noteIndex":0},"schema":"https://github.com/citation-style-language/schema/raw/master/csl-citation.json"}</w:instrText>
      </w:r>
      <w:r w:rsidR="00595505">
        <w:rPr>
          <w:rFonts w:eastAsiaTheme="minorEastAsia"/>
        </w:rPr>
        <w:fldChar w:fldCharType="separate"/>
      </w:r>
      <w:r w:rsidR="00D4226E" w:rsidRPr="00D4226E">
        <w:rPr>
          <w:rFonts w:eastAsiaTheme="minorEastAsia"/>
          <w:noProof/>
        </w:rPr>
        <w:t>[39]</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w:t>
      </w:r>
      <w:proofErr w:type="gramStart"/>
      <w:r w:rsidR="00236BC9">
        <w:rPr>
          <w:rFonts w:eastAsiaTheme="minorEastAsia"/>
        </w:rPr>
        <w:t>have to</w:t>
      </w:r>
      <w:proofErr w:type="gramEnd"/>
      <w:r w:rsidR="00236BC9">
        <w:rPr>
          <w:rFonts w:eastAsiaTheme="minorEastAsia"/>
        </w:rPr>
        <w:t xml:space="preserve"> estimate the distance not between two well defined points, but rather the </w:t>
      </w:r>
      <w:r w:rsidR="0075723D">
        <w:rPr>
          <w:rFonts w:eastAsiaTheme="minorEastAsia"/>
        </w:rPr>
        <w:t>height above the simulated table</w:t>
      </w:r>
      <w:r w:rsidR="00236BC9">
        <w:rPr>
          <w:rFonts w:eastAsiaTheme="minorEastAsia"/>
        </w:rPr>
        <w:t>, the precision of these estimates is likely lower than reported for the above task. We thus work with a Weber fraction of twice the reported value (10</w:t>
      </w:r>
      <w:r w:rsidR="002B2E0C">
        <w:rPr>
          <w:rFonts w:eastAsiaTheme="minorEastAsia"/>
        </w:rPr>
        <w:t>%</w:t>
      </w:r>
      <w:r w:rsidR="00236BC9">
        <w:rPr>
          <w:rFonts w:eastAsiaTheme="minorEastAsia"/>
        </w:rPr>
        <w:t>)</w:t>
      </w:r>
      <w:r w:rsidR="00517EE5">
        <w:rPr>
          <w:rFonts w:eastAsiaTheme="minorEastAsia"/>
        </w:rPr>
        <w:t>.</w:t>
      </w:r>
      <w:r w:rsidR="00236BC9">
        <w:rPr>
          <w:rFonts w:eastAsiaTheme="minorEastAsia"/>
        </w:rPr>
        <w:t xml:space="preserve"> </w:t>
      </w:r>
      <w:r w:rsidR="00517EE5">
        <w:rPr>
          <w:rFonts w:eastAsiaTheme="minorEastAsia"/>
        </w:rPr>
        <w:t>Using the above method, we determine that the standard deviation for this value is</w:t>
      </w:r>
      <w:r w:rsidR="00282356">
        <w:rPr>
          <w:rFonts w:eastAsiaTheme="minorEastAsia"/>
        </w:rPr>
        <w:t xml:space="preserve"> 0.</w:t>
      </w:r>
      <w:r w:rsidR="00236BC9">
        <w:rPr>
          <w:rFonts w:eastAsiaTheme="minorEastAsia"/>
        </w:rPr>
        <w:t>148</w:t>
      </w:r>
      <w:r w:rsidR="00282356">
        <w:rPr>
          <w:rFonts w:eastAsiaTheme="minorEastAsia"/>
        </w:rPr>
        <w:t>.</w:t>
      </w:r>
      <w:r w:rsidR="00E817C4">
        <w:rPr>
          <w:rFonts w:eastAsiaTheme="minorEastAsia"/>
        </w:rPr>
        <w:t xml:space="preserve"> </w:t>
      </w:r>
      <w:r w:rsidR="005F517F">
        <w:rPr>
          <w:rFonts w:eastAsiaTheme="minorEastAsia"/>
        </w:rPr>
        <w:t>Figure 5</w:t>
      </w:r>
      <w:r w:rsidR="00E817C4">
        <w:rPr>
          <w:rFonts w:eastAsiaTheme="minorEastAsia"/>
        </w:rPr>
        <w:t>A shows how predictions vary with variability in perceived distance: There is a slight logarithmic pattern, where response variability added by higher variability in perceived distance increases with decreas</w:t>
      </w:r>
      <w:r w:rsidR="00517EE5">
        <w:rPr>
          <w:rFonts w:eastAsiaTheme="minorEastAsia"/>
        </w:rPr>
        <w:t>ing</w:t>
      </w:r>
      <w:r w:rsidR="00E817C4">
        <w:rPr>
          <w:rFonts w:eastAsiaTheme="minorEastAsia"/>
        </w:rPr>
        <w:t xml:space="preserve"> gravity.</w:t>
      </w:r>
    </w:p>
    <w:p w14:paraId="60B316A8" w14:textId="7645A61F" w:rsidR="008734D9" w:rsidRDefault="00282356" w:rsidP="00BE7928">
      <w:pPr>
        <w:spacing w:line="480" w:lineRule="auto"/>
        <w:jc w:val="both"/>
        <w:rPr>
          <w:rFonts w:eastAsiaTheme="minorEastAsia"/>
        </w:rPr>
      </w:pPr>
      <w:r w:rsidRPr="004D128E">
        <w:rPr>
          <w:rFonts w:eastAsiaTheme="minorEastAsia"/>
          <w:b/>
        </w:rPr>
        <w:t>t</w:t>
      </w:r>
      <w:r>
        <w:rPr>
          <w:rFonts w:eastAsiaTheme="minorEastAsia"/>
        </w:rPr>
        <w:t> </w:t>
      </w:r>
      <w:r w:rsidR="001A57F8">
        <w:rPr>
          <w:rFonts w:eastAsiaTheme="minorEastAsia"/>
        </w:rPr>
        <w:t>– The</w:t>
      </w:r>
      <w:r w:rsidR="004D128E">
        <w:rPr>
          <w:rFonts w:eastAsiaTheme="minorEastAsia"/>
        </w:rPr>
        <w:t xml:space="preserve"> response time t is measured directly in our task, both in mean and variability.</w:t>
      </w:r>
    </w:p>
    <w:p w14:paraId="7F529505" w14:textId="6D2285C3" w:rsidR="006D769B" w:rsidRDefault="008734D9" w:rsidP="00BE7928">
      <w:pPr>
        <w:spacing w:line="480" w:lineRule="auto"/>
        <w:jc w:val="both"/>
        <w:rPr>
          <w:rFonts w:eastAsiaTheme="minorEastAsia"/>
        </w:rPr>
      </w:pPr>
      <w:r w:rsidRPr="001906EB">
        <w:rPr>
          <w:rFonts w:eastAsiaTheme="minorEastAsia"/>
          <w:b/>
        </w:rPr>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D4226E">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32]","plainTextFormattedCitation":"[32]","previouslyFormattedCitation":"[32]"},"properties":{"noteIndex":0},"schema":"https://github.com/citation-style-language/schema/raw/master/csl-citation.json"}</w:instrText>
      </w:r>
      <w:r w:rsidR="007614EE" w:rsidRPr="007614EE">
        <w:rPr>
          <w:rFonts w:eastAsiaTheme="minorEastAsia"/>
        </w:rPr>
        <w:fldChar w:fldCharType="separate"/>
      </w:r>
      <w:r w:rsidR="00D4226E" w:rsidRPr="00D4226E">
        <w:rPr>
          <w:rFonts w:eastAsiaTheme="minorEastAsia"/>
          <w:noProof/>
        </w:rPr>
        <w:t>[32]</w:t>
      </w:r>
      <w:r w:rsidR="007614EE" w:rsidRPr="007614EE">
        <w:rPr>
          <w:rFonts w:eastAsiaTheme="minorEastAsia"/>
        </w:rPr>
        <w:fldChar w:fldCharType="end"/>
      </w:r>
      <w:r w:rsidR="00880A31">
        <w:rPr>
          <w:rFonts w:eastAsiaTheme="minorEastAsia"/>
        </w:rPr>
        <w:t>, a hypothesis which is also supported by our data.</w:t>
      </w:r>
    </w:p>
    <w:p w14:paraId="258C2615" w14:textId="63FEB35B" w:rsidR="00E72229" w:rsidRDefault="00E72229" w:rsidP="00BE7928">
      <w:pPr>
        <w:keepNext/>
        <w:spacing w:line="480" w:lineRule="auto"/>
        <w:jc w:val="both"/>
      </w:pPr>
    </w:p>
    <w:p w14:paraId="5EF0C83C" w14:textId="7182B0C5" w:rsidR="00314718" w:rsidRDefault="00580FFB" w:rsidP="00BE7928">
      <w:pPr>
        <w:spacing w:line="480" w:lineRule="auto"/>
        <w:jc w:val="both"/>
        <w:rPr>
          <w:rFonts w:eastAsiaTheme="minorEastAsia"/>
        </w:rPr>
      </w:pPr>
      <w:r>
        <w:rPr>
          <w:rFonts w:eastAsiaTheme="minorEastAsia"/>
        </w:rPr>
        <w:t xml:space="preserve">Under this assumption, we can use the responses for the inverted gravity condition to estimate the errors introduced </w:t>
      </w:r>
      <w:r w:rsidR="00314718">
        <w:rPr>
          <w:rFonts w:eastAsiaTheme="minorEastAsia"/>
        </w:rPr>
        <w:t>by motor variability</w:t>
      </w:r>
      <w:r>
        <w:rPr>
          <w:rFonts w:eastAsiaTheme="minorEastAsia"/>
        </w:rPr>
        <w:t>.</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w:t>
      </w:r>
      <w:r w:rsidR="003A000F">
        <w:rPr>
          <w:rFonts w:eastAsiaTheme="minorEastAsia"/>
        </w:rPr>
        <w:t>as</w:t>
      </w:r>
      <w:r w:rsidR="007614EE">
        <w:rPr>
          <w:rFonts w:eastAsiaTheme="minorEastAsia"/>
        </w:rPr>
        <w:t xml:space="preserve"> arbitrary </w:t>
      </w:r>
      <w:r w:rsidR="001906EB">
        <w:rPr>
          <w:rFonts w:eastAsiaTheme="minorEastAsia"/>
        </w:rPr>
        <w:t>gravities</w:t>
      </w:r>
      <w:r w:rsidR="007614EE">
        <w:rPr>
          <w:rFonts w:eastAsiaTheme="minorEastAsia"/>
        </w:rPr>
        <w:t>.</w:t>
      </w:r>
      <w:r w:rsidR="0029217A">
        <w:rPr>
          <w:rFonts w:eastAsiaTheme="minorEastAsia"/>
        </w:rPr>
        <w:t xml:space="preserve"> </w:t>
      </w:r>
      <w:r w:rsidR="0016268C">
        <w:rPr>
          <w:rFonts w:eastAsiaTheme="minorEastAsia"/>
        </w:rPr>
        <w:t>We previously found Weber fractions of between 13</w:t>
      </w:r>
      <w:r w:rsidR="002B2E0C">
        <w:rPr>
          <w:rFonts w:eastAsiaTheme="minorEastAsia"/>
        </w:rPr>
        <w:t>%</w:t>
      </w:r>
      <w:r w:rsidR="0016268C">
        <w:rPr>
          <w:rFonts w:eastAsiaTheme="minorEastAsia"/>
        </w:rPr>
        <w:t xml:space="preserve"> and beyond 30% for arbitrary gravit</w:t>
      </w:r>
      <w:r w:rsidR="00880A31">
        <w:rPr>
          <w:rFonts w:eastAsiaTheme="minorEastAsia"/>
        </w:rPr>
        <w:t>ies</w:t>
      </w:r>
      <w:r w:rsidR="00D4226E">
        <w:rPr>
          <w:rFonts w:eastAsiaTheme="minorEastAsia"/>
        </w:rPr>
        <w:t xml:space="preserve"> </w:t>
      </w:r>
      <w:r w:rsidR="00D4226E">
        <w:rPr>
          <w:rFonts w:eastAsiaTheme="minorEastAsia"/>
        </w:rPr>
        <w:fldChar w:fldCharType="begin" w:fldLock="1"/>
      </w:r>
      <w:r w:rsidR="00D4226E">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40]","plainTextFormattedCitation":"[40]","previouslyFormattedCitation":"[40]"},"properties":{"noteIndex":0},"schema":"https://github.com/citation-style-language/schema/raw/master/csl-citation.json"}</w:instrText>
      </w:r>
      <w:r w:rsidR="00D4226E">
        <w:rPr>
          <w:rFonts w:eastAsiaTheme="minorEastAsia"/>
        </w:rPr>
        <w:fldChar w:fldCharType="separate"/>
      </w:r>
      <w:r w:rsidR="00D4226E" w:rsidRPr="00D4226E">
        <w:rPr>
          <w:rFonts w:eastAsiaTheme="minorEastAsia"/>
          <w:noProof/>
        </w:rPr>
        <w:t>[40]</w:t>
      </w:r>
      <w:r w:rsidR="00D4226E">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D4226E">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41]","plainTextFormattedCitation":"[41]","previouslyFormattedCitation":"[41]"},"properties":{"noteIndex":0},"schema":"https://github.com/citation-style-language/schema/raw/master/csl-citation.json"}</w:instrText>
      </w:r>
      <w:r w:rsidR="00E642AA">
        <w:rPr>
          <w:rFonts w:eastAsiaTheme="minorEastAsia"/>
        </w:rPr>
        <w:fldChar w:fldCharType="separate"/>
      </w:r>
      <w:r w:rsidR="00D4226E" w:rsidRPr="00D4226E">
        <w:rPr>
          <w:rFonts w:eastAsiaTheme="minorEastAsia"/>
          <w:noProof/>
        </w:rPr>
        <w:t>[41]</w:t>
      </w:r>
      <w:r w:rsidR="00E642AA">
        <w:rPr>
          <w:rFonts w:eastAsiaTheme="minorEastAsia"/>
        </w:rPr>
        <w:fldChar w:fldCharType="end"/>
      </w:r>
      <w:r w:rsidR="0016268C">
        <w:rPr>
          <w:rFonts w:eastAsiaTheme="minorEastAsia"/>
        </w:rPr>
        <w:t>. We thus proceed with a value of 20</w:t>
      </w:r>
      <w:r w:rsidR="002B2E0C">
        <w:rPr>
          <w:rFonts w:eastAsiaTheme="minorEastAsia"/>
        </w:rPr>
        <w:t>%</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p>
    <w:p w14:paraId="3987C14C" w14:textId="391FB48A" w:rsidR="00314718" w:rsidRDefault="00E817C4" w:rsidP="00BE7928">
      <w:pPr>
        <w:spacing w:line="480" w:lineRule="auto"/>
        <w:jc w:val="both"/>
        <w:rPr>
          <w:rFonts w:eastAsiaTheme="minorEastAsia"/>
        </w:rPr>
      </w:pPr>
      <w:r>
        <w:rPr>
          <w:rFonts w:eastAsiaTheme="minorEastAsia"/>
        </w:rPr>
        <w:t xml:space="preserve">There are further constraints: First, the motor variability should be lower than the overall variabilities observed for </w:t>
      </w:r>
      <w:r w:rsidR="007F55F7">
        <w:rPr>
          <w:rFonts w:eastAsiaTheme="minorEastAsia"/>
        </w:rPr>
        <w:t xml:space="preserve">the absolute error in </w:t>
      </w:r>
      <w:r>
        <w:rPr>
          <w:rFonts w:eastAsiaTheme="minorEastAsia"/>
        </w:rPr>
        <w:t xml:space="preserve">each condition (the minimum is just over 0.08 s for the short occlusion condition with 1.3g and an initial vertical velocity of 4.5 m/s). Second, the </w:t>
      </w:r>
      <w:r w:rsidR="0080133C">
        <w:rPr>
          <w:rFonts w:eastAsiaTheme="minorEastAsia"/>
        </w:rPr>
        <w:t xml:space="preserve">motor variability should be equal across conditions and be independent of gravity, initial </w:t>
      </w:r>
      <w:proofErr w:type="gramStart"/>
      <w:r w:rsidR="0080133C">
        <w:rPr>
          <w:rFonts w:eastAsiaTheme="minorEastAsia"/>
        </w:rPr>
        <w:t>velocity</w:t>
      </w:r>
      <w:proofErr w:type="gramEnd"/>
      <w:r>
        <w:rPr>
          <w:rFonts w:eastAsiaTheme="minorEastAsia"/>
        </w:rPr>
        <w:t xml:space="preserve"> </w:t>
      </w:r>
      <w:r w:rsidR="0080133C">
        <w:rPr>
          <w:rFonts w:eastAsiaTheme="minorEastAsia"/>
        </w:rPr>
        <w:t>and Occlusion category</w:t>
      </w:r>
      <w:r w:rsidR="00A25CC3">
        <w:rPr>
          <w:rFonts w:eastAsiaTheme="minorEastAsia"/>
        </w:rPr>
        <w:t xml:space="preserve"> (see </w:t>
      </w:r>
      <w:r w:rsidR="005F517F">
        <w:rPr>
          <w:rFonts w:eastAsiaTheme="minorEastAsia"/>
        </w:rPr>
        <w:t>Figure 5</w:t>
      </w:r>
      <w:r w:rsidR="00A25CC3">
        <w:rPr>
          <w:rFonts w:eastAsiaTheme="minorEastAsia"/>
        </w:rPr>
        <w:t>B)</w:t>
      </w:r>
      <w:r w:rsidR="0080133C">
        <w:rPr>
          <w:rFonts w:eastAsiaTheme="minorEastAsia"/>
        </w:rPr>
        <w:t xml:space="preserve">. </w:t>
      </w:r>
    </w:p>
    <w:p w14:paraId="48C4B5E2" w14:textId="5655AE36" w:rsidR="00E2668D" w:rsidRDefault="001906EB" w:rsidP="00E2668D">
      <w:pPr>
        <w:spacing w:line="480" w:lineRule="auto"/>
        <w:jc w:val="both"/>
        <w:rPr>
          <w:rFonts w:eastAsiaTheme="minorEastAsia"/>
        </w:rPr>
      </w:pPr>
      <w:r>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Pr>
          <w:rFonts w:eastAsiaTheme="minorEastAsia"/>
        </w:rPr>
        <w:t>temporal responses</w:t>
      </w:r>
      <w:r w:rsidR="00C6015C">
        <w:rPr>
          <w:rFonts w:eastAsiaTheme="minorEastAsia"/>
        </w:rPr>
        <w:t xml:space="preserve"> for each trial </w:t>
      </w:r>
      <w:r w:rsidR="00905A4B">
        <w:rPr>
          <w:rFonts w:eastAsiaTheme="minorEastAsia"/>
        </w:rPr>
        <w:t>1</w:t>
      </w:r>
      <w:r w:rsidR="00CE0600">
        <w:rPr>
          <w:rFonts w:eastAsiaTheme="minorEastAsia"/>
        </w:rPr>
        <w:t>000</w:t>
      </w:r>
      <w:r w:rsidR="00C6015C">
        <w:rPr>
          <w:rFonts w:eastAsiaTheme="minorEastAsia"/>
        </w:rPr>
        <w:t xml:space="preserve"> times</w:t>
      </w:r>
      <w:r w:rsidR="00EE79BD">
        <w:rPr>
          <w:rFonts w:eastAsiaTheme="minorEastAsia"/>
        </w:rPr>
        <w:t xml:space="preserve">. </w:t>
      </w:r>
      <w:r w:rsidR="00B804B7">
        <w:rPr>
          <w:rFonts w:eastAsiaTheme="minorEastAsia"/>
        </w:rPr>
        <w:t xml:space="preserve">We 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s (RMSE)</w:t>
      </w:r>
      <w:r w:rsidR="00B804B7">
        <w:rPr>
          <w:rFonts w:eastAsiaTheme="minorEastAsia"/>
        </w:rPr>
        <w:t xml:space="preserve"> between the standard deviations of the simulated timing error and the observed timing errors</w:t>
      </w:r>
      <w:r w:rsidR="0059490A">
        <w:rPr>
          <w:rFonts w:eastAsiaTheme="minorEastAsia"/>
        </w:rPr>
        <w:t>, separately for each combination of gravity, initial vertical velocity, Occlusion condition and participant</w:t>
      </w:r>
      <w:r w:rsidR="00B804B7">
        <w:rPr>
          <w:rFonts w:eastAsiaTheme="minorEastAsia"/>
        </w:rPr>
        <w:t>.</w:t>
      </w:r>
      <w:r w:rsidR="0059490A">
        <w:rPr>
          <w:rFonts w:eastAsiaTheme="minorEastAsia"/>
        </w:rPr>
        <w:t xml:space="preserve"> We collapsed the error across initial horizontal velocities because results for both values were virtually the same, mostly likely because the horizontal velocity barely influences overall flight duration</w:t>
      </w:r>
      <w:r w:rsidR="00C1673C">
        <w:rPr>
          <w:rFonts w:eastAsiaTheme="minorEastAsia"/>
        </w:rPr>
        <w:t xml:space="preserve"> in the presence of air drag, and not at all in the absence of air drag.</w:t>
      </w:r>
      <w:r w:rsidR="00C7749A">
        <w:rPr>
          <w:rFonts w:eastAsiaTheme="minorEastAsia"/>
        </w:rPr>
        <w:t xml:space="preserve"> </w:t>
      </w:r>
      <w:r w:rsidR="00B804B7">
        <w:rPr>
          <w:rFonts w:eastAsiaTheme="minorEastAsia"/>
        </w:rPr>
        <w:t>After visualizing a relevant range of candidate values for the standard deviation of the remaining errors (see</w:t>
      </w:r>
      <w:r w:rsidR="003A56D0">
        <w:rPr>
          <w:rFonts w:eastAsiaTheme="minorEastAsia"/>
        </w:rPr>
        <w:t xml:space="preserve"> </w:t>
      </w:r>
      <w:r w:rsidR="005F517F">
        <w:rPr>
          <w:rFonts w:eastAsiaTheme="minorEastAsia"/>
        </w:rPr>
        <w:t>Figure 6</w:t>
      </w:r>
      <w:r w:rsidR="00B804B7">
        <w:rPr>
          <w:rFonts w:eastAsiaTheme="minorEastAsia"/>
        </w:rPr>
        <w:t xml:space="preserve">), we use </w:t>
      </w:r>
      <w:r w:rsidR="00EE79BD">
        <w:rPr>
          <w:rFonts w:eastAsiaTheme="minorEastAsia"/>
        </w:rPr>
        <w:t xml:space="preserve">the </w:t>
      </w:r>
      <w:proofErr w:type="spellStart"/>
      <w:r w:rsidR="00EE79BD">
        <w:rPr>
          <w:rFonts w:eastAsiaTheme="minorEastAsia"/>
        </w:rPr>
        <w:t>optim</w:t>
      </w:r>
      <w:proofErr w:type="spellEnd"/>
      <w:r w:rsidR="00EE79BD">
        <w:rPr>
          <w:rFonts w:eastAsiaTheme="minorEastAsia"/>
        </w:rPr>
        <w:t>() function implemented in R</w:t>
      </w:r>
      <w:r w:rsidR="00B804B7">
        <w:rPr>
          <w:rFonts w:eastAsiaTheme="minorEastAsia"/>
        </w:rPr>
        <w:t xml:space="preserve"> with a lower bound of 0.</w:t>
      </w:r>
      <w:r w:rsidR="00B025FE">
        <w:rPr>
          <w:rFonts w:eastAsiaTheme="minorEastAsia"/>
        </w:rPr>
        <w:t>0</w:t>
      </w:r>
      <w:r w:rsidR="00B804B7">
        <w:rPr>
          <w:rFonts w:eastAsiaTheme="minorEastAsia"/>
        </w:rPr>
        <w:t>1</w:t>
      </w:r>
      <w:r w:rsidR="00314718">
        <w:rPr>
          <w:rFonts w:eastAsiaTheme="minorEastAsia"/>
        </w:rPr>
        <w:t> s</w:t>
      </w:r>
      <w:r w:rsidR="00B804B7">
        <w:rPr>
          <w:rFonts w:eastAsiaTheme="minorEastAsia"/>
        </w:rPr>
        <w:t xml:space="preserve"> and an upper bound of 0.</w:t>
      </w:r>
      <w:r w:rsidR="00B025FE">
        <w:rPr>
          <w:rFonts w:eastAsiaTheme="minorEastAsia"/>
        </w:rPr>
        <w:t>0</w:t>
      </w:r>
      <w:r w:rsidR="00314718">
        <w:rPr>
          <w:rFonts w:eastAsiaTheme="minorEastAsia"/>
        </w:rPr>
        <w:t>6 s</w:t>
      </w:r>
      <w:r w:rsidR="00B804B7">
        <w:rPr>
          <w:rFonts w:eastAsiaTheme="minorEastAsia"/>
        </w:rPr>
        <w:t xml:space="preserve">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 xml:space="preserve">a </w:t>
      </w:r>
      <w:r w:rsidR="00C03A45">
        <w:rPr>
          <w:rFonts w:eastAsiaTheme="minorEastAsia"/>
        </w:rPr>
        <w:t>standard deviation of 0.</w:t>
      </w:r>
      <w:r w:rsidR="00616FA4">
        <w:rPr>
          <w:rFonts w:eastAsiaTheme="minorEastAsia"/>
        </w:rPr>
        <w:t>058</w:t>
      </w:r>
      <w:r w:rsidR="00C03A45">
        <w:rPr>
          <w:rFonts w:eastAsiaTheme="minorEastAsia"/>
        </w:rPr>
        <w:t> s, with an RMSE of 0.0</w:t>
      </w:r>
      <w:r w:rsidR="007F55F7">
        <w:rPr>
          <w:rFonts w:eastAsiaTheme="minorEastAsia"/>
        </w:rPr>
        <w:t>4</w:t>
      </w:r>
      <w:r w:rsidR="004850CC">
        <w:rPr>
          <w:rFonts w:eastAsiaTheme="minorEastAsia"/>
        </w:rPr>
        <w:t>.</w:t>
      </w:r>
    </w:p>
    <w:p w14:paraId="51206F38" w14:textId="58285287" w:rsidR="005368D2" w:rsidRDefault="009F5050" w:rsidP="00E2668D">
      <w:pPr>
        <w:spacing w:line="480" w:lineRule="auto"/>
        <w:jc w:val="both"/>
        <w:rPr>
          <w:rFonts w:eastAsiaTheme="minorEastAsia"/>
        </w:rPr>
      </w:pPr>
      <w:r w:rsidRPr="009F5050">
        <w:rPr>
          <w:rFonts w:eastAsiaTheme="minorEastAsia"/>
          <w:noProof/>
        </w:rPr>
        <w:t xml:space="preserve"> </w:t>
      </w:r>
    </w:p>
    <w:p w14:paraId="3986126C" w14:textId="1B536A30" w:rsidR="00FA364D" w:rsidRDefault="00FA364D" w:rsidP="00BE7928">
      <w:pPr>
        <w:pStyle w:val="Heading3"/>
        <w:spacing w:line="480" w:lineRule="auto"/>
      </w:pPr>
      <w:r w:rsidRPr="00FA364D">
        <w:lastRenderedPageBreak/>
        <w:t>The Standard Deviation of the Gravity Prior</w:t>
      </w:r>
    </w:p>
    <w:p w14:paraId="4568C0F2" w14:textId="1093020B" w:rsidR="00515BFC" w:rsidRDefault="00FA364D" w:rsidP="00BE7928">
      <w:pPr>
        <w:spacing w:line="480" w:lineRule="auto"/>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 xml:space="preserve">based on the above assumptions, get the standard deviations for the timing </w:t>
      </w:r>
      <w:proofErr w:type="gramStart"/>
      <w:r>
        <w:rPr>
          <w:rFonts w:eastAsiaTheme="minorEastAsia"/>
        </w:rPr>
        <w:t>error</w:t>
      </w:r>
      <w:proofErr w:type="gramEnd"/>
      <w:r>
        <w:rPr>
          <w:rFonts w:eastAsiaTheme="minorEastAsia"/>
        </w:rPr>
        <w:t xml:space="preserve"> and compare them to standard deviations of the observed timing errors</w:t>
      </w:r>
      <w:r w:rsidR="00FB13C4">
        <w:rPr>
          <w:rFonts w:eastAsiaTheme="minorEastAsia"/>
        </w:rPr>
        <w:t xml:space="preserve"> (Method 1)</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D4226E">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40]","plainTextFormattedCitation":"[40]","previouslyFormattedCitation":"[40]"},"properties":{"noteIndex":0},"schema":"https://github.com/citation-style-language/schema/raw/master/csl-citation.json"}</w:instrText>
      </w:r>
      <w:r w:rsidR="0065543C">
        <w:rPr>
          <w:rFonts w:eastAsiaTheme="minorEastAsia"/>
        </w:rPr>
        <w:fldChar w:fldCharType="separate"/>
      </w:r>
      <w:r w:rsidR="00D4226E" w:rsidRPr="00D4226E">
        <w:rPr>
          <w:rFonts w:eastAsiaTheme="minorEastAsia"/>
          <w:noProof/>
        </w:rPr>
        <w:t>[40]</w:t>
      </w:r>
      <w:r w:rsidR="0065543C">
        <w:rPr>
          <w:rFonts w:eastAsiaTheme="minorEastAsia"/>
        </w:rPr>
        <w:fldChar w:fldCharType="end"/>
      </w:r>
      <w:r w:rsidR="0065543C">
        <w:rPr>
          <w:rFonts w:eastAsiaTheme="minorEastAsia"/>
        </w:rPr>
        <w:t xml:space="preserve">. We first simulate a range of sensible standard deviations (from </w:t>
      </w:r>
      <w:r w:rsidR="006B0775">
        <w:rPr>
          <w:rFonts w:eastAsiaTheme="minorEastAsia"/>
        </w:rPr>
        <w:t>0</w:t>
      </w:r>
      <w:r w:rsidR="0065543C">
        <w:rPr>
          <w:rFonts w:eastAsiaTheme="minorEastAsia"/>
        </w:rPr>
        <w:t xml:space="preserve">, corresponding to an </w:t>
      </w:r>
      <w:r w:rsidR="006B0775">
        <w:rPr>
          <w:rFonts w:eastAsiaTheme="minorEastAsia"/>
        </w:rPr>
        <w:t xml:space="preserve">impossibly </w:t>
      </w:r>
      <w:r w:rsidR="0065543C">
        <w:rPr>
          <w:rFonts w:eastAsiaTheme="minorEastAsia"/>
        </w:rPr>
        <w:t>precise representation, to 0.</w:t>
      </w:r>
      <w:r w:rsidR="001940CF">
        <w:rPr>
          <w:rFonts w:eastAsiaTheme="minorEastAsia"/>
        </w:rPr>
        <w:t>2</w:t>
      </w:r>
      <w:r w:rsidR="008679CF">
        <w:rPr>
          <w:rFonts w:eastAsiaTheme="minorEastAsia"/>
        </w:rPr>
        <w:t>8</w:t>
      </w:r>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w:t>
      </w:r>
      <w:r w:rsidR="00090B49">
        <w:rPr>
          <w:rFonts w:eastAsiaTheme="minorEastAsia"/>
        </w:rPr>
        <w:t>3</w:t>
      </w:r>
      <w:r w:rsidR="0065543C">
        <w:rPr>
          <w:rFonts w:eastAsiaTheme="minorEastAsia"/>
        </w:rPr>
        <w:t>) to determine the lower and upper bounds of the optimization interval</w:t>
      </w:r>
      <w:r w:rsidR="00B804B7">
        <w:rPr>
          <w:rFonts w:eastAsiaTheme="minorEastAsia"/>
        </w:rPr>
        <w:t xml:space="preserve"> (see</w:t>
      </w:r>
      <w:r w:rsidR="00F37EAE">
        <w:rPr>
          <w:rFonts w:eastAsiaTheme="minorEastAsia"/>
        </w:rPr>
        <w:t xml:space="preserve"> Figure 6B)</w:t>
      </w:r>
      <w:r w:rsidR="00AA62F9">
        <w:rPr>
          <w:rFonts w:eastAsiaTheme="minorEastAsia"/>
        </w:rPr>
        <w:t>.</w:t>
      </w:r>
      <w:r w:rsidR="00970297">
        <w:rPr>
          <w:rFonts w:eastAsiaTheme="minorEastAsia"/>
        </w:rPr>
        <w:t xml:space="preserve"> </w:t>
      </w:r>
      <w:r w:rsidR="005F517F">
        <w:rPr>
          <w:rFonts w:eastAsiaTheme="minorEastAsia"/>
        </w:rPr>
        <w:t>Figure 5D</w:t>
      </w:r>
      <w:r w:rsidR="00A25CC3">
        <w:rPr>
          <w:rFonts w:eastAsiaTheme="minorEastAsia"/>
        </w:rPr>
        <w:t xml:space="preserve"> furthermore highlights how changes in the simulated variability of the represented gravity changes response variability.</w:t>
      </w:r>
    </w:p>
    <w:p w14:paraId="7CFDC686" w14:textId="5732D5BA" w:rsidR="00515BFC" w:rsidRPr="00456512" w:rsidRDefault="00515BFC" w:rsidP="00E3255D">
      <w:pPr>
        <w:pStyle w:val="Caption"/>
        <w:jc w:val="both"/>
        <w:rPr>
          <w:rFonts w:eastAsiaTheme="minorEastAsia"/>
          <w:lang w:val="en-US"/>
        </w:rPr>
      </w:pPr>
    </w:p>
    <w:p w14:paraId="4A35EE10" w14:textId="5D850638" w:rsidR="00905A4B" w:rsidRPr="00E2668D" w:rsidRDefault="0065543C" w:rsidP="00E2668D">
      <w:pPr>
        <w:spacing w:line="480" w:lineRule="auto"/>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 xml:space="preserve">to be lowest around </w:t>
      </w:r>
      <w:proofErr w:type="gramStart"/>
      <w:r>
        <w:rPr>
          <w:rFonts w:eastAsiaTheme="minorEastAsia"/>
        </w:rPr>
        <w:t>0.</w:t>
      </w:r>
      <w:r w:rsidR="00490616">
        <w:rPr>
          <w:rFonts w:eastAsiaTheme="minorEastAsia"/>
        </w:rPr>
        <w:t>2</w:t>
      </w:r>
      <w:r w:rsidR="007E285D">
        <w:rPr>
          <w:rFonts w:eastAsiaTheme="minorEastAsia"/>
        </w:rPr>
        <w:t>1</w:t>
      </w:r>
      <w:r>
        <w:rPr>
          <w:rFonts w:eastAsiaTheme="minorEastAsia"/>
        </w:rPr>
        <w:t>, and</w:t>
      </w:r>
      <w:proofErr w:type="gramEnd"/>
      <w:r>
        <w:rPr>
          <w:rFonts w:eastAsiaTheme="minorEastAsia"/>
        </w:rPr>
        <w:t xml:space="preserve"> choose thus 0.</w:t>
      </w:r>
      <w:r w:rsidR="005E359D">
        <w:rPr>
          <w:rFonts w:eastAsiaTheme="minorEastAsia"/>
        </w:rPr>
        <w:t>1</w:t>
      </w:r>
      <w:r w:rsidR="007E285D">
        <w:rPr>
          <w:rFonts w:eastAsiaTheme="minorEastAsia"/>
        </w:rPr>
        <w:t>6</w:t>
      </w:r>
      <w:r>
        <w:rPr>
          <w:rFonts w:eastAsiaTheme="minorEastAsia"/>
        </w:rPr>
        <w:t xml:space="preserve"> as the lower bound and 0.</w:t>
      </w:r>
      <w:r w:rsidR="005E359D">
        <w:rPr>
          <w:rFonts w:eastAsiaTheme="minorEastAsia"/>
        </w:rPr>
        <w:t>2</w:t>
      </w:r>
      <w:r w:rsidR="00935799">
        <w:rPr>
          <w:rFonts w:eastAsiaTheme="minorEastAsia"/>
        </w:rPr>
        <w:t>6</w:t>
      </w:r>
      <w:r w:rsidR="007E285D">
        <w:rPr>
          <w:rFonts w:eastAsiaTheme="minorEastAsia"/>
        </w:rPr>
        <w:t> m/s</w:t>
      </w:r>
      <w:r w:rsidR="00935799">
        <w:rPr>
          <w:rFonts w:eastAsiaTheme="minorEastAsia"/>
        </w:rPr>
        <w:t>²</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between simulated and observed timing errors, </w:t>
      </w:r>
      <w:r w:rsidR="00A6648E">
        <w:rPr>
          <w:rFonts w:eastAsiaTheme="minorEastAsia"/>
        </w:rPr>
        <w:t xml:space="preserve">using the </w:t>
      </w:r>
      <w:proofErr w:type="spellStart"/>
      <w:r w:rsidR="00A6648E">
        <w:rPr>
          <w:rFonts w:eastAsiaTheme="minorEastAsia"/>
        </w:rPr>
        <w:t>optim</w:t>
      </w:r>
      <w:proofErr w:type="spellEnd"/>
      <w:r w:rsidR="00A6648E">
        <w:rPr>
          <w:rFonts w:eastAsiaTheme="minorEastAsia"/>
        </w:rPr>
        <w:t>() function implemented in R</w:t>
      </w:r>
      <w:r w:rsidR="00DD1FC4">
        <w:rPr>
          <w:rFonts w:eastAsiaTheme="minorEastAsia"/>
        </w:rPr>
        <w:t xml:space="preserve"> </w:t>
      </w:r>
      <w:r w:rsidR="00DD1FC4">
        <w:rPr>
          <w:rFonts w:eastAsiaTheme="minorEastAsia"/>
        </w:rPr>
        <w:fldChar w:fldCharType="begin" w:fldLock="1"/>
      </w:r>
      <w:r w:rsidR="00D4226E">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31]","plainTextFormattedCitation":"[31]","previouslyFormattedCitation":"[31]"},"properties":{"noteIndex":0},"schema":"https://github.com/citation-style-language/schema/raw/master/csl-citation.json"}</w:instrText>
      </w:r>
      <w:r w:rsidR="00DD1FC4">
        <w:rPr>
          <w:rFonts w:eastAsiaTheme="minorEastAsia"/>
        </w:rPr>
        <w:fldChar w:fldCharType="separate"/>
      </w:r>
      <w:r w:rsidR="00D4226E" w:rsidRPr="00D4226E">
        <w:rPr>
          <w:rFonts w:eastAsiaTheme="minorEastAsia"/>
          <w:noProof/>
        </w:rPr>
        <w:t>[31]</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905A4B">
        <w:rPr>
          <w:rFonts w:eastAsiaTheme="minorEastAsia"/>
        </w:rPr>
        <w:t>1</w:t>
      </w:r>
      <w:r w:rsidR="00CE0600">
        <w:rPr>
          <w:rFonts w:eastAsiaTheme="minorEastAsia"/>
        </w:rPr>
        <w:t>000</w:t>
      </w:r>
      <w:r w:rsidR="00DD1FC4">
        <w:rPr>
          <w:rFonts w:eastAsiaTheme="minorEastAsia"/>
        </w:rPr>
        <w:t xml:space="preserve"> data sets and </w:t>
      </w:r>
      <w:r w:rsidR="006C6CE5">
        <w:rPr>
          <w:rFonts w:eastAsiaTheme="minorEastAsia"/>
        </w:rPr>
        <w:t xml:space="preserve">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 (RMSE)</w:t>
      </w:r>
      <w:r w:rsidR="006C6CE5">
        <w:rPr>
          <w:rFonts w:eastAsiaTheme="minorEastAsia"/>
        </w:rPr>
        <w:t xml:space="preserve"> between </w:t>
      </w:r>
      <w:r w:rsidR="00314718">
        <w:rPr>
          <w:rFonts w:eastAsiaTheme="minorEastAsia"/>
        </w:rPr>
        <w:t xml:space="preserve">the standard deviations of </w:t>
      </w:r>
      <w:r w:rsidR="006C6CE5">
        <w:rPr>
          <w:rFonts w:eastAsiaTheme="minorEastAsia"/>
        </w:rPr>
        <w:t xml:space="preserve">simulated and observed timing errors across these </w:t>
      </w:r>
      <w:r w:rsidR="00905A4B">
        <w:rPr>
          <w:rFonts w:eastAsiaTheme="minorEastAsia"/>
        </w:rPr>
        <w:t>1</w:t>
      </w:r>
      <w:r w:rsidR="00CE0600">
        <w:rPr>
          <w:rFonts w:eastAsiaTheme="minorEastAsia"/>
        </w:rPr>
        <w:t>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Git</w:t>
      </w:r>
      <w:r w:rsidR="001A57F8">
        <w:rPr>
          <w:rFonts w:eastAsiaTheme="minorEastAsia"/>
        </w:rPr>
        <w:t>H</w:t>
      </w:r>
      <w:r w:rsidR="00B94CFD">
        <w:rPr>
          <w:rFonts w:eastAsiaTheme="minorEastAsia"/>
        </w:rPr>
        <w:t>ub (</w:t>
      </w:r>
      <w:hyperlink r:id="rId10"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w:t>
      </w:r>
      <w:r w:rsidR="00F3636D">
        <w:rPr>
          <w:rFonts w:eastAsiaTheme="minorEastAsia"/>
        </w:rPr>
        <w:t>0.2</w:t>
      </w:r>
      <w:r w:rsidR="00904B08">
        <w:rPr>
          <w:rFonts w:eastAsiaTheme="minorEastAsia"/>
        </w:rPr>
        <w:t>08</w:t>
      </w:r>
      <w:r w:rsidR="004850CC">
        <w:rPr>
          <w:rFonts w:eastAsiaTheme="minorEastAsia"/>
        </w:rPr>
        <w:t xml:space="preserve"> for the gravity prior, which corresponds to a standard deviation of about </w:t>
      </w:r>
      <w:r w:rsidR="00F3636D">
        <w:rPr>
          <w:rFonts w:eastAsiaTheme="minorEastAsia"/>
        </w:rPr>
        <w:t>2.</w:t>
      </w:r>
      <w:r w:rsidR="004B0211">
        <w:rPr>
          <w:rFonts w:eastAsiaTheme="minorEastAsia"/>
        </w:rPr>
        <w:t>04</w:t>
      </w:r>
      <w:r w:rsidR="00355892">
        <w:rPr>
          <w:rFonts w:eastAsiaTheme="minorEastAsia"/>
        </w:rPr>
        <w:t> m/s²</w:t>
      </w:r>
      <w:r w:rsidR="004850CC">
        <w:rPr>
          <w:rFonts w:eastAsiaTheme="minorEastAsia"/>
        </w:rPr>
        <w:t xml:space="preserve"> for a mean of 9.81 m/s²</w:t>
      </w:r>
      <w:r w:rsidR="00C64A31">
        <w:rPr>
          <w:rFonts w:eastAsiaTheme="minorEastAsia"/>
        </w:rPr>
        <w:t>,</w:t>
      </w:r>
      <w:r w:rsidR="00345C78">
        <w:rPr>
          <w:rFonts w:eastAsiaTheme="minorEastAsia"/>
        </w:rPr>
        <w:t xml:space="preserve"> and a Weber fraction of 14.</w:t>
      </w:r>
      <w:r w:rsidR="00904B08">
        <w:rPr>
          <w:rFonts w:eastAsiaTheme="minorEastAsia"/>
        </w:rPr>
        <w:t>1</w:t>
      </w:r>
      <w:r w:rsidR="002B2E0C">
        <w:rPr>
          <w:rFonts w:eastAsiaTheme="minorEastAsia"/>
        </w:rPr>
        <w:t>%</w:t>
      </w:r>
      <w:r w:rsidR="002502B8">
        <w:rPr>
          <w:rFonts w:eastAsiaTheme="minorEastAsia"/>
        </w:rPr>
        <w:t>.</w:t>
      </w:r>
      <w:r w:rsidR="00484F8A">
        <w:rPr>
          <w:rFonts w:eastAsiaTheme="minorEastAsia"/>
        </w:rPr>
        <w:t xml:space="preserve"> The</w:t>
      </w:r>
      <w:r w:rsidR="00935799">
        <w:rPr>
          <w:rFonts w:eastAsiaTheme="minorEastAsia"/>
        </w:rPr>
        <w:t xml:space="preserve"> RMSE is 0.0</w:t>
      </w:r>
      <w:r w:rsidR="00904B08">
        <w:rPr>
          <w:rFonts w:eastAsiaTheme="minorEastAsia"/>
        </w:rPr>
        <w:t>24</w:t>
      </w:r>
      <w:r w:rsidR="00484F8A">
        <w:rPr>
          <w:rFonts w:eastAsiaTheme="minorEastAsia"/>
        </w:rPr>
        <w:t>.</w:t>
      </w:r>
      <w:r w:rsidR="00905A4B">
        <w:rPr>
          <w:rFonts w:eastAsiaTheme="minorEastAsia"/>
        </w:rPr>
        <w:t xml:space="preserve"> </w:t>
      </w:r>
      <w:r w:rsidR="00E521AE">
        <w:rPr>
          <w:rFonts w:eastAsiaTheme="minorEastAsia"/>
        </w:rPr>
        <w:t xml:space="preserve">In </w:t>
      </w:r>
      <w:r w:rsidR="00D827A9">
        <w:rPr>
          <w:rFonts w:eastAsiaTheme="minorEastAsia"/>
        </w:rPr>
        <w:t xml:space="preserve">Figure 7, </w:t>
      </w:r>
      <w:r w:rsidR="00E521AE">
        <w:rPr>
          <w:rFonts w:eastAsiaTheme="minorEastAsia"/>
        </w:rPr>
        <w:t xml:space="preserve">we illustrate how the simulated standard deviations relate to the observed ones. The light red dots correspond to this method (“Simulated (Method1)”); as evident from the figure, the fits are better for the </w:t>
      </w:r>
      <w:r w:rsidR="000E612A">
        <w:rPr>
          <w:rFonts w:eastAsiaTheme="minorEastAsia"/>
        </w:rPr>
        <w:t>Long O</w:t>
      </w:r>
      <w:r w:rsidR="00E521AE">
        <w:rPr>
          <w:rFonts w:eastAsiaTheme="minorEastAsia"/>
        </w:rPr>
        <w:t xml:space="preserve">cclusion condition, while the SDs are generally </w:t>
      </w:r>
      <w:r w:rsidR="000E612A">
        <w:rPr>
          <w:rFonts w:eastAsiaTheme="minorEastAsia"/>
        </w:rPr>
        <w:t xml:space="preserve">overestimated </w:t>
      </w:r>
      <w:r w:rsidR="00E521AE">
        <w:rPr>
          <w:rFonts w:eastAsiaTheme="minorEastAsia"/>
        </w:rPr>
        <w:t xml:space="preserve">for the </w:t>
      </w:r>
      <w:r w:rsidR="000E612A">
        <w:rPr>
          <w:rFonts w:eastAsiaTheme="minorEastAsia"/>
        </w:rPr>
        <w:t xml:space="preserve">Short </w:t>
      </w:r>
      <w:r w:rsidR="00E521AE">
        <w:rPr>
          <w:rFonts w:eastAsiaTheme="minorEastAsia"/>
        </w:rPr>
        <w:t>Occlusion condition.</w:t>
      </w:r>
    </w:p>
    <w:p w14:paraId="50572CDA" w14:textId="0584E542" w:rsidR="00C4017F" w:rsidRDefault="0049204E" w:rsidP="00BE7928">
      <w:pPr>
        <w:spacing w:line="480" w:lineRule="auto"/>
        <w:jc w:val="both"/>
        <w:rPr>
          <w:rFonts w:eastAsiaTheme="minorEastAsia"/>
        </w:rPr>
      </w:pPr>
      <w:r>
        <w:rPr>
          <w:rFonts w:eastAsiaTheme="minorEastAsia"/>
        </w:rPr>
        <w:lastRenderedPageBreak/>
        <w:t xml:space="preserve">If the gravity prior was discarded completely for upwards motion, we might observe even larger errors for -1g motion. We elaborate on this issue in the discussion. As </w:t>
      </w:r>
      <w:r w:rsidR="00905A4B">
        <w:rPr>
          <w:rFonts w:eastAsiaTheme="minorEastAsia"/>
        </w:rPr>
        <w:t xml:space="preserve">there is </w:t>
      </w:r>
      <w:r>
        <w:rPr>
          <w:rFonts w:eastAsiaTheme="minorEastAsia"/>
        </w:rPr>
        <w:t xml:space="preserve">thus </w:t>
      </w:r>
      <w:r w:rsidR="00905A4B">
        <w:rPr>
          <w:rFonts w:eastAsiaTheme="minorEastAsia"/>
        </w:rPr>
        <w:t>some reason to believe that the gravity prior is not completely inactive in upwards motion</w:t>
      </w:r>
      <w:r w:rsidR="00935799">
        <w:rPr>
          <w:rFonts w:eastAsiaTheme="minorEastAsia"/>
        </w:rPr>
        <w:t>, which may bias to above method to overestimate the standard deviation of the gravity prior</w:t>
      </w:r>
      <w:r w:rsidR="00905A4B">
        <w:rPr>
          <w:rFonts w:eastAsiaTheme="minorEastAsia"/>
        </w:rPr>
        <w:t>, we furthermore conducted simulations where both the motor variability and the strong gravity prior are fitted to the data</w:t>
      </w:r>
      <w:r w:rsidR="00314718">
        <w:rPr>
          <w:rFonts w:eastAsiaTheme="minorEastAsia"/>
        </w:rPr>
        <w:t xml:space="preserve"> (Method 2)</w:t>
      </w:r>
      <w:r w:rsidR="00905A4B">
        <w:rPr>
          <w:rFonts w:eastAsiaTheme="minorEastAsia"/>
        </w:rPr>
        <w:t xml:space="preserve">. To this end, we use the optimize() function implemented in R which uses the </w:t>
      </w:r>
      <w:proofErr w:type="spellStart"/>
      <w:r w:rsidR="00905A4B">
        <w:rPr>
          <w:rFonts w:eastAsiaTheme="minorEastAsia"/>
        </w:rPr>
        <w:t>Nelder</w:t>
      </w:r>
      <w:proofErr w:type="spellEnd"/>
      <w:r w:rsidR="00905A4B">
        <w:rPr>
          <w:rFonts w:eastAsiaTheme="minorEastAsia"/>
        </w:rPr>
        <w:t xml:space="preserve"> and Mead method </w:t>
      </w:r>
      <w:r w:rsidR="00905A4B">
        <w:rPr>
          <w:rFonts w:eastAsiaTheme="minorEastAsia"/>
        </w:rPr>
        <w:fldChar w:fldCharType="begin" w:fldLock="1"/>
      </w:r>
      <w:r w:rsidR="00D4226E">
        <w:rPr>
          <w:rFonts w:eastAsiaTheme="minorEastAsia"/>
        </w:rP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42]","plainTextFormattedCitation":"[42]","previouslyFormattedCitation":"[42]"},"properties":{"noteIndex":0},"schema":"https://github.com/citation-style-language/schema/raw/master/csl-citation.json"}</w:instrText>
      </w:r>
      <w:r w:rsidR="00905A4B">
        <w:rPr>
          <w:rFonts w:eastAsiaTheme="minorEastAsia"/>
        </w:rPr>
        <w:fldChar w:fldCharType="separate"/>
      </w:r>
      <w:r w:rsidR="00D4226E" w:rsidRPr="00D4226E">
        <w:rPr>
          <w:rFonts w:eastAsiaTheme="minorEastAsia"/>
          <w:noProof/>
        </w:rPr>
        <w:t>[42]</w:t>
      </w:r>
      <w:r w:rsidR="00905A4B">
        <w:rPr>
          <w:rFonts w:eastAsiaTheme="minorEastAsia"/>
        </w:rPr>
        <w:fldChar w:fldCharType="end"/>
      </w:r>
      <w:r w:rsidR="00905A4B">
        <w:rPr>
          <w:rFonts w:eastAsiaTheme="minorEastAsia"/>
        </w:rPr>
        <w:t xml:space="preserve"> to determine those values </w:t>
      </w:r>
      <w:r w:rsidR="00935799">
        <w:rPr>
          <w:rFonts w:eastAsiaTheme="minorEastAsia"/>
        </w:rPr>
        <w:t xml:space="preserve">for the motor standard deviation and the standard deviation of the gravity prior </w:t>
      </w:r>
      <w:r w:rsidR="00905A4B">
        <w:rPr>
          <w:rFonts w:eastAsiaTheme="minorEastAsia"/>
        </w:rPr>
        <w:t xml:space="preserve">that yield the smallest errors between simulated and observed variability. </w:t>
      </w:r>
      <w:r w:rsidR="00842646">
        <w:rPr>
          <w:rFonts w:eastAsiaTheme="minorEastAsia"/>
        </w:rPr>
        <w:t>This is suitable</w:t>
      </w:r>
      <w:r w:rsidR="00C609D3">
        <w:rPr>
          <w:rFonts w:eastAsiaTheme="minorEastAsia"/>
        </w:rPr>
        <w:t xml:space="preserve"> because</w:t>
      </w:r>
      <w:r w:rsidR="00842646">
        <w:rPr>
          <w:rFonts w:eastAsiaTheme="minorEastAsia"/>
        </w:rPr>
        <w:t xml:space="preserve"> variability in the gravity prior and motor variability affect the final variability differentially (see </w:t>
      </w:r>
      <w:r w:rsidR="00D827A9">
        <w:rPr>
          <w:rFonts w:eastAsiaTheme="minorEastAsia"/>
        </w:rPr>
        <w:t>Figure 5</w:t>
      </w:r>
      <w:r w:rsidR="00842646">
        <w:rPr>
          <w:rFonts w:eastAsiaTheme="minorEastAsia"/>
        </w:rPr>
        <w:t>)</w:t>
      </w:r>
      <w:r w:rsidR="00935799">
        <w:rPr>
          <w:rFonts w:eastAsiaTheme="minorEastAsia"/>
        </w:rPr>
        <w:t>: a higher motor variability leads to uniformly higher standard deviations for the observed error, while a higher gravity variability affects longer trajectories (Long Occlusion, higher initial vertical velocity and lower gravities) more strongly than shorter ones. Based on above results, we chose</w:t>
      </w:r>
      <w:r w:rsidR="007A343A">
        <w:rPr>
          <w:rFonts w:eastAsiaTheme="minorEastAsia"/>
        </w:rPr>
        <w:t xml:space="preserve"> 0.04 and 0.2 as starting parameters</w:t>
      </w:r>
      <w:r w:rsidR="00935799">
        <w:rPr>
          <w:rFonts w:eastAsiaTheme="minorEastAsia"/>
        </w:rPr>
        <w:t>, but did not limit the parameter space</w:t>
      </w:r>
      <w:r w:rsidR="007A343A">
        <w:rPr>
          <w:rFonts w:eastAsiaTheme="minorEastAsia"/>
        </w:rPr>
        <w:t>.</w:t>
      </w:r>
      <w:r w:rsidR="00842646">
        <w:rPr>
          <w:rFonts w:eastAsiaTheme="minorEastAsia"/>
        </w:rPr>
        <w:t xml:space="preserve"> This method allots variability in slightly different proportions: the standard deviation for the motor error is 0.0</w:t>
      </w:r>
      <w:r w:rsidR="00C609D3">
        <w:rPr>
          <w:rFonts w:eastAsiaTheme="minorEastAsia"/>
        </w:rPr>
        <w:t>6</w:t>
      </w:r>
      <w:r w:rsidR="00C03A45">
        <w:rPr>
          <w:rFonts w:eastAsiaTheme="minorEastAsia"/>
        </w:rPr>
        <w:t> </w:t>
      </w:r>
      <w:r w:rsidR="00842646">
        <w:rPr>
          <w:rFonts w:eastAsiaTheme="minorEastAsia"/>
        </w:rPr>
        <w:t>s and the standardized standard deviation of the gravity prior is 0.</w:t>
      </w:r>
      <w:r w:rsidR="00C609D3">
        <w:rPr>
          <w:rFonts w:eastAsiaTheme="minorEastAsia"/>
        </w:rPr>
        <w:t>211</w:t>
      </w:r>
      <w:r w:rsidR="00842646">
        <w:rPr>
          <w:rFonts w:eastAsiaTheme="minorEastAsia"/>
        </w:rPr>
        <w:t xml:space="preserve"> (which corresponds to a non-standardized </w:t>
      </w:r>
      <w:r w:rsidR="00345C78">
        <w:rPr>
          <w:rFonts w:eastAsiaTheme="minorEastAsia"/>
        </w:rPr>
        <w:t xml:space="preserve">standard deviation of </w:t>
      </w:r>
      <w:r w:rsidR="00C609D3">
        <w:rPr>
          <w:rFonts w:eastAsiaTheme="minorEastAsia"/>
        </w:rPr>
        <w:t>2.07</w:t>
      </w:r>
      <w:r w:rsidR="007A343A">
        <w:rPr>
          <w:rFonts w:eastAsiaTheme="minorEastAsia"/>
        </w:rPr>
        <w:t> m/s²</w:t>
      </w:r>
      <w:r w:rsidR="00345C78">
        <w:rPr>
          <w:rFonts w:eastAsiaTheme="minorEastAsia"/>
        </w:rPr>
        <w:t xml:space="preserve"> and a Weber fraction of 1</w:t>
      </w:r>
      <w:r w:rsidR="00C609D3">
        <w:rPr>
          <w:rFonts w:eastAsiaTheme="minorEastAsia"/>
        </w:rPr>
        <w:t>4</w:t>
      </w:r>
      <w:r w:rsidR="00345C78">
        <w:rPr>
          <w:rFonts w:eastAsiaTheme="minorEastAsia"/>
        </w:rPr>
        <w:t>.</w:t>
      </w:r>
      <w:r w:rsidR="00C03A45">
        <w:rPr>
          <w:rFonts w:eastAsiaTheme="minorEastAsia"/>
        </w:rPr>
        <w:t>2</w:t>
      </w:r>
      <w:r w:rsidR="002B2E0C">
        <w:rPr>
          <w:rFonts w:eastAsiaTheme="minorEastAsia"/>
        </w:rPr>
        <w:t>%</w:t>
      </w:r>
      <w:r w:rsidR="00345C78">
        <w:rPr>
          <w:rFonts w:eastAsiaTheme="minorEastAsia"/>
        </w:rPr>
        <w:t>)</w:t>
      </w:r>
      <w:r w:rsidR="00842646">
        <w:rPr>
          <w:rFonts w:eastAsiaTheme="minorEastAsia"/>
        </w:rPr>
        <w:t xml:space="preserve">, with </w:t>
      </w:r>
      <w:r w:rsidR="00C03A45">
        <w:rPr>
          <w:rFonts w:eastAsiaTheme="minorEastAsia"/>
        </w:rPr>
        <w:t>an RMSE of 0.</w:t>
      </w:r>
      <w:r w:rsidR="007A0386">
        <w:rPr>
          <w:rFonts w:eastAsiaTheme="minorEastAsia"/>
        </w:rPr>
        <w:t>024</w:t>
      </w:r>
      <w:r w:rsidR="00842646">
        <w:rPr>
          <w:rFonts w:eastAsiaTheme="minorEastAsia"/>
        </w:rPr>
        <w:t>.</w:t>
      </w:r>
      <w:r w:rsidR="00B40ECA">
        <w:rPr>
          <w:rFonts w:eastAsiaTheme="minorEastAsia"/>
        </w:rPr>
        <w:t xml:space="preserve"> </w:t>
      </w:r>
      <w:r w:rsidR="007A0386">
        <w:rPr>
          <w:rFonts w:eastAsiaTheme="minorEastAsia"/>
        </w:rPr>
        <w:t>These values are extremely close to the values found with</w:t>
      </w:r>
      <w:r w:rsidR="00B40ECA">
        <w:rPr>
          <w:rFonts w:eastAsiaTheme="minorEastAsia"/>
        </w:rPr>
        <w:t xml:space="preserve"> </w:t>
      </w:r>
      <w:r w:rsidR="00301367">
        <w:rPr>
          <w:rFonts w:eastAsiaTheme="minorEastAsia"/>
        </w:rPr>
        <w:t>Method 1</w:t>
      </w:r>
      <w:r w:rsidR="00B40ECA">
        <w:rPr>
          <w:rFonts w:eastAsiaTheme="minorEastAsia"/>
        </w:rPr>
        <w:t>.</w:t>
      </w:r>
      <w:r w:rsidR="00E521AE">
        <w:rPr>
          <w:rFonts w:eastAsiaTheme="minorEastAsia"/>
        </w:rPr>
        <w:t xml:space="preserve"> </w:t>
      </w:r>
      <w:r w:rsidR="007A0386">
        <w:rPr>
          <w:rFonts w:eastAsiaTheme="minorEastAsia"/>
        </w:rPr>
        <w:t>While</w:t>
      </w:r>
      <w:r w:rsidR="005265F4">
        <w:rPr>
          <w:rFonts w:eastAsiaTheme="minorEastAsia"/>
        </w:rPr>
        <w:t xml:space="preserve"> </w:t>
      </w:r>
      <w:r w:rsidR="007A0386">
        <w:rPr>
          <w:rFonts w:eastAsiaTheme="minorEastAsia"/>
        </w:rPr>
        <w:t>i</w:t>
      </w:r>
      <w:r w:rsidR="00E521AE">
        <w:rPr>
          <w:rFonts w:eastAsiaTheme="minorEastAsia"/>
        </w:rPr>
        <w:t>t is worth noting that fitting both parameters to the data makes this method</w:t>
      </w:r>
      <w:r w:rsidR="00314718">
        <w:rPr>
          <w:rFonts w:eastAsiaTheme="minorEastAsia"/>
        </w:rPr>
        <w:t xml:space="preserve"> </w:t>
      </w:r>
      <w:r w:rsidR="00E521AE">
        <w:rPr>
          <w:rFonts w:eastAsiaTheme="minorEastAsia"/>
        </w:rPr>
        <w:t>more susceptible to overfitting</w:t>
      </w:r>
      <w:r w:rsidR="007A0386">
        <w:rPr>
          <w:rFonts w:eastAsiaTheme="minorEastAsia"/>
        </w:rPr>
        <w:t>, this lends additional support to the tentative conclusion that the standard deviation of the gravity prior is just above 2 m/s² or a Weber Fraction of 14.2%</w:t>
      </w:r>
      <w:r w:rsidR="00E521AE">
        <w:rPr>
          <w:rFonts w:eastAsiaTheme="minorEastAsia"/>
        </w:rPr>
        <w:t xml:space="preserve"> The simulated standard deviations for these conditions are depicted in solid red in </w:t>
      </w:r>
      <w:r w:rsidR="00D827A9">
        <w:rPr>
          <w:rFonts w:eastAsiaTheme="minorEastAsia"/>
        </w:rPr>
        <w:t xml:space="preserve">Figure 7 </w:t>
      </w:r>
      <w:r w:rsidR="00E521AE">
        <w:rPr>
          <w:rFonts w:eastAsiaTheme="minorEastAsia"/>
        </w:rPr>
        <w:t>(“Simulated (Method 2)”):</w:t>
      </w:r>
      <w:r w:rsidR="00753203">
        <w:rPr>
          <w:rFonts w:eastAsiaTheme="minorEastAsia"/>
        </w:rPr>
        <w:t xml:space="preserve"> The fits are much better for the long occlusions, at the cost of a slight overestimation of the variability for the short occlusions.</w:t>
      </w:r>
    </w:p>
    <w:p w14:paraId="05219796" w14:textId="77777777" w:rsidR="00842646" w:rsidRDefault="00842646" w:rsidP="00BE7928">
      <w:pPr>
        <w:spacing w:line="480" w:lineRule="auto"/>
        <w:jc w:val="both"/>
        <w:rPr>
          <w:rFonts w:eastAsiaTheme="minorEastAsia"/>
        </w:rPr>
      </w:pPr>
    </w:p>
    <w:p w14:paraId="742C6723" w14:textId="28180493" w:rsidR="00604840" w:rsidRPr="00D42F15" w:rsidRDefault="004850CC" w:rsidP="00BE7928">
      <w:pPr>
        <w:pStyle w:val="Heading2"/>
        <w:spacing w:line="480" w:lineRule="auto"/>
        <w:rPr>
          <w:lang w:val="en-US"/>
        </w:rPr>
      </w:pPr>
      <w:r w:rsidRPr="004850CC">
        <w:rPr>
          <w:lang w:val="en-US"/>
        </w:rPr>
        <w:lastRenderedPageBreak/>
        <w:t>Discussion</w:t>
      </w:r>
    </w:p>
    <w:p w14:paraId="336F2279" w14:textId="618ED962" w:rsidR="00D42F15" w:rsidRDefault="00DF08F8" w:rsidP="00BE7928">
      <w:pPr>
        <w:spacing w:line="480" w:lineRule="auto"/>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Strong Prior in a Bayesian framework </w:t>
      </w:r>
      <w:r w:rsidR="006F7F5C" w:rsidRPr="00D22200">
        <w:rPr>
          <w:rFonts w:eastAsiaTheme="minorEastAsia"/>
        </w:rPr>
        <w:fldChar w:fldCharType="begin" w:fldLock="1"/>
      </w:r>
      <w:r w:rsidR="00D4226E">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14]","plainTextFormattedCitation":"[14]","previouslyFormattedCitation":"[14]"},"properties":{"noteIndex":0},"schema":"https://github.com/citation-style-language/schema/raw/master/csl-citation.json"}</w:instrText>
      </w:r>
      <w:r w:rsidR="006F7F5C" w:rsidRPr="00D22200">
        <w:rPr>
          <w:rFonts w:eastAsiaTheme="minorEastAsia"/>
        </w:rPr>
        <w:fldChar w:fldCharType="separate"/>
      </w:r>
      <w:r w:rsidR="00D4226E" w:rsidRPr="00D4226E">
        <w:rPr>
          <w:rFonts w:eastAsiaTheme="minorEastAsia"/>
          <w:noProof/>
        </w:rPr>
        <w:t>[14]</w:t>
      </w:r>
      <w:r w:rsidR="006F7F5C" w:rsidRPr="00D22200">
        <w:rPr>
          <w:rFonts w:eastAsiaTheme="minorEastAsia"/>
        </w:rPr>
        <w:fldChar w:fldCharType="end"/>
      </w:r>
      <w:r w:rsidR="006F7F5C" w:rsidRPr="00D22200">
        <w:rPr>
          <w:rFonts w:eastAsiaTheme="minorEastAsia"/>
        </w:rPr>
        <w:t>. A “Strong Prior” is a prior with a reliability so high that it overrules any sensory input represented in the likelihood. Based on data from timing task</w:t>
      </w:r>
      <w:r w:rsidR="00D4226E">
        <w:rPr>
          <w:rFonts w:eastAsiaTheme="minorEastAsia"/>
        </w:rPr>
        <w:t xml:space="preserve"> (previously reported in </w:t>
      </w:r>
      <w:r w:rsidR="00D4226E">
        <w:rPr>
          <w:rFonts w:eastAsiaTheme="minorEastAsia"/>
        </w:rPr>
        <w:fldChar w:fldCharType="begin" w:fldLock="1"/>
      </w:r>
      <w:r w:rsidR="00D4226E">
        <w:rPr>
          <w:rFonts w:eastAsiaTheme="minorEastAsia"/>
        </w:rPr>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33]","plainTextFormattedCitation":"[33]","previouslyFormattedCitation":"[33]"},"properties":{"noteIndex":0},"schema":"https://github.com/citation-style-language/schema/raw/master/csl-citation.json"}</w:instrText>
      </w:r>
      <w:r w:rsidR="00D4226E">
        <w:rPr>
          <w:rFonts w:eastAsiaTheme="minorEastAsia"/>
        </w:rPr>
        <w:fldChar w:fldCharType="separate"/>
      </w:r>
      <w:r w:rsidR="00D4226E" w:rsidRPr="00D4226E">
        <w:rPr>
          <w:rFonts w:eastAsiaTheme="minorEastAsia"/>
          <w:noProof/>
        </w:rPr>
        <w:t>[33]</w:t>
      </w:r>
      <w:r w:rsidR="00D4226E">
        <w:rPr>
          <w:rFonts w:eastAsiaTheme="minorEastAsia"/>
        </w:rPr>
        <w:fldChar w:fldCharType="end"/>
      </w:r>
      <w:r w:rsidR="00D4226E">
        <w:rPr>
          <w:rFonts w:eastAsiaTheme="minorEastAsia"/>
        </w:rPr>
        <w:t>)</w:t>
      </w:r>
      <w:r w:rsidR="006F7F5C"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 xml:space="preserve">sources of perceptuo-motor variability in the task based on thresholds reported in the </w:t>
      </w:r>
      <w:proofErr w:type="gramStart"/>
      <w:r w:rsidR="00D22200" w:rsidRPr="00D22200">
        <w:rPr>
          <w:rFonts w:eastAsiaTheme="minorEastAsia"/>
        </w:rPr>
        <w:t>literature, and</w:t>
      </w:r>
      <w:proofErr w:type="gramEnd"/>
      <w:r w:rsidR="00D22200" w:rsidRPr="00D22200">
        <w:rPr>
          <w:rFonts w:eastAsiaTheme="minorEastAsia"/>
        </w:rPr>
        <w:t xml:space="preserve"> attributing the remaining variability to the Gravity Prior.</w:t>
      </w:r>
      <w:r w:rsidR="00D22200">
        <w:rPr>
          <w:rFonts w:eastAsiaTheme="minorEastAsia"/>
        </w:rPr>
        <w:t xml:space="preserve"> Based on this approach, we find a standard deviation of </w:t>
      </w:r>
      <w:r w:rsidR="00285275">
        <w:rPr>
          <w:rFonts w:eastAsiaTheme="minorEastAsia"/>
        </w:rPr>
        <w:t>2.13</w:t>
      </w:r>
      <w:r w:rsidR="00F3636D">
        <w:rPr>
          <w:rFonts w:eastAsiaTheme="minorEastAsia"/>
        </w:rPr>
        <w:t> m</w:t>
      </w:r>
      <w:r w:rsidR="00D22200">
        <w:rPr>
          <w:rFonts w:eastAsiaTheme="minorEastAsia"/>
        </w:rPr>
        <w:t>/s²</w:t>
      </w:r>
      <w:r w:rsidR="00285275">
        <w:rPr>
          <w:rFonts w:eastAsiaTheme="minorEastAsia"/>
        </w:rPr>
        <w:t xml:space="preserve"> (Method 1) or </w:t>
      </w:r>
      <w:r w:rsidR="00597433">
        <w:rPr>
          <w:rFonts w:eastAsiaTheme="minorEastAsia"/>
        </w:rPr>
        <w:t>2.07</w:t>
      </w:r>
      <w:r w:rsidR="00285275">
        <w:rPr>
          <w:rFonts w:eastAsiaTheme="minorEastAsia"/>
        </w:rPr>
        <w:t> m/s² (Method 2)</w:t>
      </w:r>
      <w:r w:rsidR="00D22200">
        <w:rPr>
          <w:rFonts w:eastAsiaTheme="minorEastAsia"/>
        </w:rPr>
        <w:t>,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r w:rsidR="000A5C20">
        <w:rPr>
          <w:rFonts w:eastAsiaTheme="minorEastAsia"/>
        </w:rPr>
        <w:t>14.1</w:t>
      </w:r>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285275">
        <w:rPr>
          <w:rFonts w:eastAsiaTheme="minorEastAsia"/>
        </w:rPr>
        <w:t>, respectively</w:t>
      </w:r>
      <w:r w:rsidR="00562DCA">
        <w:rPr>
          <w:rFonts w:eastAsiaTheme="minorEastAsia"/>
        </w:rPr>
        <w:t xml:space="preserve">. This is considerably lower than Weber fractions generally observed for acceleration discrimination, </w:t>
      </w:r>
      <w:r w:rsidR="00285275">
        <w:rPr>
          <w:rFonts w:eastAsiaTheme="minorEastAsia"/>
        </w:rPr>
        <w:t xml:space="preserve">but above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2502B8">
        <w:rPr>
          <w:rFonts w:eastAsiaTheme="minorEastAsia"/>
        </w:rPr>
        <w:t xml:space="preserve"> </w:t>
      </w:r>
      <w:r w:rsidR="002502B8">
        <w:rPr>
          <w:rFonts w:eastAsiaTheme="minorEastAsia"/>
        </w:rPr>
        <w:fldChar w:fldCharType="begin" w:fldLock="1"/>
      </w:r>
      <w:r w:rsidR="00D4226E">
        <w:rPr>
          <w:rFonts w:eastAsiaTheme="minorEastAsia"/>
        </w:rPr>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43]","plainTextFormattedCitation":"[43]","previouslyFormattedCitation":"[43]"},"properties":{"noteIndex":0},"schema":"https://github.com/citation-style-language/schema/raw/master/csl-citation.json"}</w:instrText>
      </w:r>
      <w:r w:rsidR="002502B8">
        <w:rPr>
          <w:rFonts w:eastAsiaTheme="minorEastAsia"/>
        </w:rPr>
        <w:fldChar w:fldCharType="separate"/>
      </w:r>
      <w:r w:rsidR="00D4226E" w:rsidRPr="00D4226E">
        <w:rPr>
          <w:rFonts w:eastAsiaTheme="minorEastAsia"/>
          <w:noProof/>
        </w:rPr>
        <w:t>[43]</w:t>
      </w:r>
      <w:r w:rsidR="002502B8">
        <w:rPr>
          <w:rFonts w:eastAsiaTheme="minorEastAsia"/>
        </w:rPr>
        <w:fldChar w:fldCharType="end"/>
      </w:r>
      <w:r w:rsidR="00562DCA">
        <w:rPr>
          <w:rFonts w:eastAsiaTheme="minorEastAsia"/>
        </w:rPr>
        <w:t>.</w:t>
      </w:r>
    </w:p>
    <w:p w14:paraId="4938728C" w14:textId="6783FF1C" w:rsidR="00562DCA" w:rsidRDefault="00562DCA" w:rsidP="00BE7928">
      <w:pPr>
        <w:spacing w:line="480" w:lineRule="auto"/>
        <w:jc w:val="both"/>
        <w:rPr>
          <w:rFonts w:eastAsiaTheme="minorEastAsia"/>
        </w:rPr>
      </w:pPr>
      <w:r>
        <w:rPr>
          <w:rFonts w:eastAsiaTheme="minorEastAsia"/>
        </w:rPr>
        <w:t xml:space="preserve">Interestingly, when we </w:t>
      </w:r>
      <w:r w:rsidR="0087590D">
        <w:rPr>
          <w:rFonts w:eastAsiaTheme="minorEastAsia"/>
        </w:rPr>
        <w:t xml:space="preserve">simulated </w:t>
      </w:r>
      <w:r>
        <w:rPr>
          <w:rFonts w:eastAsiaTheme="minorEastAsia"/>
        </w:rPr>
        <w:t>the timing errors with a fixed value of 9.81 m/s² (i.e.</w:t>
      </w:r>
      <w:r w:rsidR="006F3EA2">
        <w:rPr>
          <w:rFonts w:eastAsiaTheme="minorEastAsia"/>
        </w:rPr>
        <w:t>,</w:t>
      </w:r>
      <w:r>
        <w:rPr>
          <w:rFonts w:eastAsiaTheme="minorEastAsia"/>
        </w:rPr>
        <w:t xml:space="preserv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a value set at 1g;</w:t>
      </w:r>
      <w:r w:rsidR="0087590D">
        <w:rPr>
          <w:rFonts w:eastAsiaTheme="minorEastAsia"/>
        </w:rPr>
        <w:t xml:space="preserve"> see </w:t>
      </w:r>
      <w:r w:rsidR="00F6145E">
        <w:rPr>
          <w:rFonts w:eastAsiaTheme="minorEastAsia"/>
        </w:rPr>
        <w:fldChar w:fldCharType="begin" w:fldLock="1"/>
      </w:r>
      <w:r w:rsidR="00D4226E">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1]","plainTextFormattedCitation":"[1]","previouslyFormattedCitation":"[1]"},"properties":{"noteIndex":0},"schema":"https://github.com/citation-style-language/schema/raw/master/csl-citation.json"}</w:instrText>
      </w:r>
      <w:r w:rsidR="00F6145E">
        <w:rPr>
          <w:rFonts w:eastAsiaTheme="minorEastAsia"/>
        </w:rPr>
        <w:fldChar w:fldCharType="separate"/>
      </w:r>
      <w:r w:rsidR="00D4226E" w:rsidRPr="00D4226E">
        <w:rPr>
          <w:rFonts w:eastAsiaTheme="minorEastAsia"/>
          <w:noProof/>
        </w:rPr>
        <w:t>[1]</w:t>
      </w:r>
      <w:r w:rsidR="00F6145E">
        <w:rPr>
          <w:rFonts w:eastAsiaTheme="minorEastAsia"/>
        </w:rPr>
        <w:fldChar w:fldCharType="end"/>
      </w:r>
      <w:r w:rsidR="00D4226E">
        <w:rPr>
          <w:rFonts w:eastAsiaTheme="minorEastAsia"/>
        </w:rPr>
        <w:t xml:space="preserve"> and also above)</w:t>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w:t>
      </w:r>
      <w:r w:rsidR="002502B8">
        <w:rPr>
          <w:rFonts w:eastAsiaTheme="minorEastAsia"/>
        </w:rPr>
        <w:t>e</w:t>
      </w:r>
      <w:r w:rsidR="00F6145E">
        <w:rPr>
          <w:rFonts w:eastAsiaTheme="minorEastAsia"/>
        </w:rPr>
        <w:t xml:space="preserve"> if the Likelihood is extremely shallow and the Prior is extremely precise.</w:t>
      </w:r>
      <w:r w:rsidR="00E82D8F">
        <w:rPr>
          <w:rFonts w:eastAsiaTheme="minorEastAsia"/>
        </w:rPr>
        <w:t xml:space="preserve"> A Weber fraction of about 30</w:t>
      </w:r>
      <w:r w:rsidR="002B2E0C">
        <w:rPr>
          <w:rFonts w:eastAsiaTheme="minorEastAsia"/>
        </w:rPr>
        <w:t>%</w:t>
      </w:r>
      <w:r w:rsidR="00E82D8F">
        <w:rPr>
          <w:rFonts w:eastAsiaTheme="minorEastAsia"/>
        </w:rPr>
        <w:t xml:space="preserve"> for the likelihood (which we assume for </w:t>
      </w:r>
      <w:r w:rsidR="004840BE">
        <w:rPr>
          <w:rFonts w:eastAsiaTheme="minorEastAsia"/>
        </w:rPr>
        <w:t>acceleration discrimination)</w:t>
      </w:r>
      <w:r w:rsidR="00E82D8F">
        <w:rPr>
          <w:rFonts w:eastAsiaTheme="minorEastAsia"/>
        </w:rPr>
        <w:t>, and a Weber fraction of</w:t>
      </w:r>
      <w:r w:rsidR="002502B8">
        <w:rPr>
          <w:rFonts w:eastAsiaTheme="minorEastAsia"/>
        </w:rPr>
        <w:t xml:space="preserve"> </w:t>
      </w:r>
      <w:r w:rsidR="000A5C20">
        <w:rPr>
          <w:rFonts w:eastAsiaTheme="minorEastAsia"/>
        </w:rPr>
        <w:t>14.1</w:t>
      </w:r>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285275">
        <w:rPr>
          <w:rFonts w:eastAsiaTheme="minorEastAsia"/>
        </w:rPr>
        <w:t>.</w:t>
      </w:r>
      <w:r w:rsidR="00E82D8F">
        <w:rPr>
          <w:rFonts w:eastAsiaTheme="minorEastAsia"/>
        </w:rPr>
        <w:t xml:space="preserve">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w:t>
      </w:r>
      <w:r w:rsidR="00E82D8F">
        <w:rPr>
          <w:rFonts w:eastAsiaTheme="minorEastAsia"/>
        </w:rPr>
        <w:lastRenderedPageBreak/>
        <w:t xml:space="preserve">thus </w:t>
      </w:r>
      <w:r w:rsidR="004840BE">
        <w:rPr>
          <w:rFonts w:eastAsiaTheme="minorEastAsia"/>
        </w:rPr>
        <w:t>reveal</w:t>
      </w:r>
      <w:r w:rsidR="00E82D8F">
        <w:rPr>
          <w:rFonts w:eastAsiaTheme="minorEastAsia"/>
        </w:rPr>
        <w:t xml:space="preserve"> </w:t>
      </w:r>
      <w:r w:rsidR="004840BE">
        <w:rPr>
          <w:rFonts w:eastAsiaTheme="minorEastAsia"/>
        </w:rPr>
        <w:t>a mismatch between the mean</w:t>
      </w:r>
      <w:r w:rsidR="002502B8">
        <w:rPr>
          <w:rFonts w:eastAsiaTheme="minorEastAsia"/>
        </w:rPr>
        <w:t>s observed in our experiment</w:t>
      </w:r>
      <w:r w:rsidR="004840BE">
        <w:rPr>
          <w:rFonts w:eastAsiaTheme="minorEastAsia"/>
        </w:rPr>
        <w:t xml:space="preserve">, the modelled standard </w:t>
      </w:r>
      <w:proofErr w:type="gramStart"/>
      <w:r w:rsidR="004840BE">
        <w:rPr>
          <w:rFonts w:eastAsiaTheme="minorEastAsia"/>
        </w:rPr>
        <w:t>deviation</w:t>
      </w:r>
      <w:proofErr w:type="gramEnd"/>
      <w:r w:rsidR="002502B8">
        <w:rPr>
          <w:rFonts w:eastAsiaTheme="minorEastAsia"/>
        </w:rPr>
        <w:t xml:space="preserve"> </w:t>
      </w:r>
      <w:r w:rsidR="004840BE">
        <w:rPr>
          <w:rFonts w:eastAsiaTheme="minorEastAsia"/>
        </w:rPr>
        <w:t>and a Bayesian explanation.</w:t>
      </w:r>
    </w:p>
    <w:p w14:paraId="762D8149" w14:textId="18593246" w:rsidR="004840BE" w:rsidRDefault="004840BE" w:rsidP="00BE7928">
      <w:pPr>
        <w:spacing w:line="480" w:lineRule="auto"/>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w:t>
      </w:r>
      <w:r w:rsidR="002502B8">
        <w:rPr>
          <w:rFonts w:eastAsiaTheme="minorEastAsia"/>
        </w:rPr>
        <w:t xml:space="preserve">allot more variability to the </w:t>
      </w:r>
      <w:r w:rsidR="00DA76F4">
        <w:rPr>
          <w:rFonts w:eastAsiaTheme="minorEastAsia"/>
        </w:rPr>
        <w:t>motor error</w:t>
      </w:r>
      <w:r w:rsidR="002502B8">
        <w:rPr>
          <w:rFonts w:eastAsiaTheme="minorEastAsia"/>
        </w:rPr>
        <w:t xml:space="preserve">, </w:t>
      </w:r>
      <w:r w:rsidR="00DA76F4">
        <w:rPr>
          <w:rFonts w:eastAsiaTheme="minorEastAsia"/>
        </w:rPr>
        <w:t>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perceptuo-motor tasks, which has been </w:t>
      </w:r>
      <w:r w:rsidR="00DA76F4">
        <w:rPr>
          <w:rFonts w:eastAsiaTheme="minorEastAsia"/>
        </w:rPr>
        <w:t>reported repeatedly</w:t>
      </w:r>
      <w:r w:rsidR="002502B8">
        <w:rPr>
          <w:rFonts w:eastAsiaTheme="minorEastAsia"/>
        </w:rPr>
        <w:t xml:space="preserve"> for tasks where the gravity prior is highly unlikely to be recruited</w:t>
      </w:r>
      <w:r w:rsidR="00DA76F4">
        <w:rPr>
          <w:rFonts w:eastAsiaTheme="minorEastAsia"/>
        </w:rPr>
        <w:t xml:space="preserve"> </w:t>
      </w:r>
      <w:r w:rsidR="00DA76F4">
        <w:rPr>
          <w:rFonts w:eastAsiaTheme="minorEastAsia"/>
        </w:rPr>
        <w:fldChar w:fldCharType="begin" w:fldLock="1"/>
      </w:r>
      <w:r w:rsidR="00D4226E">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41], [44]–[46]","plainTextFormattedCitation":"[41], [44]–[46]","previouslyFormattedCitation":"[41], [44]–[46]"},"properties":{"noteIndex":0},"schema":"https://github.com/citation-style-language/schema/raw/master/csl-citation.json"}</w:instrText>
      </w:r>
      <w:r w:rsidR="00DA76F4">
        <w:rPr>
          <w:rFonts w:eastAsiaTheme="minorEastAsia"/>
        </w:rPr>
        <w:fldChar w:fldCharType="separate"/>
      </w:r>
      <w:r w:rsidR="00D4226E" w:rsidRPr="00D4226E">
        <w:rPr>
          <w:rFonts w:eastAsiaTheme="minorEastAsia"/>
          <w:noProof/>
        </w:rPr>
        <w:t>[41], [44]–[46]</w:t>
      </w:r>
      <w:r w:rsidR="00DA76F4">
        <w:rPr>
          <w:rFonts w:eastAsiaTheme="minorEastAsia"/>
        </w:rPr>
        <w:fldChar w:fldCharType="end"/>
      </w:r>
      <w:r w:rsidR="00DA76F4" w:rsidRPr="00D4226E">
        <w:rPr>
          <w:rFonts w:eastAsiaTheme="minorEastAsia"/>
        </w:rPr>
        <w:t xml:space="preserve">. </w:t>
      </w:r>
      <w:r w:rsidR="0087590D">
        <w:rPr>
          <w:rFonts w:eastAsiaTheme="minorEastAsia"/>
        </w:rPr>
        <w:t>T</w:t>
      </w:r>
      <w:r w:rsidR="00334100">
        <w:rPr>
          <w:rFonts w:eastAsiaTheme="minorEastAsia"/>
        </w:rPr>
        <w:t>he value</w:t>
      </w:r>
      <w:r w:rsidR="00285275">
        <w:rPr>
          <w:rFonts w:eastAsiaTheme="minorEastAsia"/>
        </w:rPr>
        <w:t>s</w:t>
      </w:r>
      <w:r w:rsidR="00334100">
        <w:rPr>
          <w:rFonts w:eastAsiaTheme="minorEastAsia"/>
        </w:rPr>
        <w:t xml:space="preserve"> of</w:t>
      </w:r>
      <w:r w:rsidR="00285275">
        <w:rPr>
          <w:rFonts w:eastAsiaTheme="minorEastAsia"/>
        </w:rPr>
        <w:t xml:space="preserve"> </w:t>
      </w:r>
      <w:r w:rsidR="000A5C20">
        <w:rPr>
          <w:rFonts w:eastAsiaTheme="minorEastAsia"/>
        </w:rPr>
        <w:t>14.1</w:t>
      </w:r>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334100">
        <w:rPr>
          <w:rFonts w:eastAsiaTheme="minorEastAsia"/>
        </w:rPr>
        <w:t xml:space="preserve">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BE7928">
      <w:pPr>
        <w:spacing w:line="480" w:lineRule="auto"/>
        <w:jc w:val="both"/>
        <w:rPr>
          <w:rFonts w:eastAsiaTheme="minorEastAsia"/>
        </w:rPr>
      </w:pPr>
      <w:r>
        <w:rPr>
          <w:rFonts w:eastAsiaTheme="minorEastAsia"/>
        </w:rPr>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BE7928">
      <w:pPr>
        <w:spacing w:line="480" w:lineRule="auto"/>
      </w:pPr>
    </w:p>
    <w:p w14:paraId="5540C0A4" w14:textId="515659E8" w:rsidR="004850CC" w:rsidRPr="004850CC" w:rsidRDefault="004850CC" w:rsidP="00BE7928">
      <w:pPr>
        <w:pStyle w:val="Heading2"/>
        <w:spacing w:line="480" w:lineRule="auto"/>
        <w:rPr>
          <w:lang w:val="en-US"/>
        </w:rPr>
      </w:pPr>
      <w:r w:rsidRPr="004850CC">
        <w:rPr>
          <w:lang w:val="en-US"/>
        </w:rPr>
        <w:lastRenderedPageBreak/>
        <w:t>Conclusion</w:t>
      </w:r>
    </w:p>
    <w:p w14:paraId="78C3E78A" w14:textId="39BA122F" w:rsidR="004850CC" w:rsidRDefault="00997DC0" w:rsidP="00BE7928">
      <w:pPr>
        <w:spacing w:line="480" w:lineRule="auto"/>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sidR="00D4226E">
        <w:rPr>
          <w:rFonts w:eastAsiaTheme="minorEastAsia"/>
        </w:rPr>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1]","plainTextFormattedCitation":"[1]","previouslyFormattedCitation":"[1]"},"properties":{"noteIndex":0},"schema":"https://github.com/citation-style-language/schema/raw/master/csl-citation.json"}</w:instrText>
      </w:r>
      <w:r>
        <w:rPr>
          <w:rFonts w:eastAsiaTheme="minorEastAsia"/>
        </w:rPr>
        <w:fldChar w:fldCharType="separate"/>
      </w:r>
      <w:r w:rsidR="00D4226E" w:rsidRPr="00D4226E">
        <w:rPr>
          <w:rFonts w:eastAsiaTheme="minorEastAsia"/>
          <w:noProof/>
        </w:rPr>
        <w:t>[1]</w:t>
      </w:r>
      <w:r>
        <w:rPr>
          <w:rFonts w:eastAsiaTheme="minorEastAsia"/>
        </w:rPr>
        <w:fldChar w:fldCharType="end"/>
      </w:r>
      <w:r>
        <w:rPr>
          <w:rFonts w:eastAsiaTheme="minorEastAsia"/>
        </w:rPr>
        <w:t>. By accounting for the Aubert-</w:t>
      </w:r>
      <w:proofErr w:type="spellStart"/>
      <w:r>
        <w:rPr>
          <w:rFonts w:eastAsiaTheme="minorEastAsia"/>
        </w:rPr>
        <w:t>Fleischl</w:t>
      </w:r>
      <w:proofErr w:type="spellEnd"/>
      <w:r>
        <w:rPr>
          <w:rFonts w:eastAsiaTheme="minorEastAsia"/>
        </w:rPr>
        <w:t xml:space="preserve"> phenomenon, we extend 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w:t>
      </w:r>
      <w:proofErr w:type="gramStart"/>
      <w:r w:rsidR="00EC3AAF" w:rsidRPr="00955A21">
        <w:rPr>
          <w:rFonts w:eastAsiaTheme="minorEastAsia"/>
        </w:rPr>
        <w:t>prior, and</w:t>
      </w:r>
      <w:proofErr w:type="gramEnd"/>
      <w:r w:rsidR="00EC3AAF" w:rsidRPr="00955A21">
        <w:rPr>
          <w:rFonts w:eastAsiaTheme="minorEastAsia"/>
        </w:rPr>
        <w:t xml:space="preserve"> apply it to pre-existing data from a timing task. </w:t>
      </w:r>
      <w:r w:rsidR="00285275">
        <w:rPr>
          <w:rFonts w:eastAsiaTheme="minorEastAsia"/>
        </w:rPr>
        <w:t>S</w:t>
      </w:r>
      <w:r w:rsidR="00EC3AAF" w:rsidRPr="00955A21">
        <w:rPr>
          <w:rFonts w:eastAsiaTheme="minorEastAsia"/>
        </w:rPr>
        <w:t>tandard deviation</w:t>
      </w:r>
      <w:r w:rsidR="00285275">
        <w:rPr>
          <w:rFonts w:eastAsiaTheme="minorEastAsia"/>
        </w:rPr>
        <w:t>s</w:t>
      </w:r>
      <w:r w:rsidR="00EC3AAF" w:rsidRPr="00955A21">
        <w:rPr>
          <w:rFonts w:eastAsiaTheme="minorEastAsia"/>
        </w:rPr>
        <w:t xml:space="preserve"> of </w:t>
      </w:r>
      <w:r w:rsidR="00285275">
        <w:rPr>
          <w:rFonts w:eastAsiaTheme="minorEastAsia"/>
        </w:rPr>
        <w:t>2.13</w:t>
      </w:r>
      <w:r w:rsidR="00EC3AAF" w:rsidRPr="00955A21">
        <w:rPr>
          <w:rFonts w:eastAsiaTheme="minorEastAsia"/>
        </w:rPr>
        <w:t> m/s²</w:t>
      </w:r>
      <w:r w:rsidR="00285275">
        <w:rPr>
          <w:rFonts w:eastAsiaTheme="minorEastAsia"/>
        </w:rPr>
        <w:t xml:space="preserve"> or </w:t>
      </w:r>
      <w:r w:rsidR="00597433">
        <w:rPr>
          <w:rFonts w:eastAsiaTheme="minorEastAsia"/>
        </w:rPr>
        <w:t>2.07</w:t>
      </w:r>
      <w:r w:rsidR="00285275">
        <w:rPr>
          <w:rFonts w:eastAsiaTheme="minorEastAsia"/>
        </w:rPr>
        <w:t> m/s² (depending on the method)</w:t>
      </w:r>
      <w:r w:rsidR="00EC3AAF" w:rsidRPr="00955A21">
        <w:rPr>
          <w:rFonts w:eastAsiaTheme="minorEastAsia"/>
        </w:rPr>
        <w:t xml:space="preserve"> explain</w:t>
      </w:r>
      <w:r w:rsidR="00285275">
        <w:rPr>
          <w:rFonts w:eastAsiaTheme="minorEastAsia"/>
        </w:rPr>
        <w:t>s</w:t>
      </w:r>
      <w:r w:rsidR="00EC3AAF" w:rsidRPr="00955A21">
        <w:rPr>
          <w:rFonts w:eastAsiaTheme="minorEastAsia"/>
        </w:rPr>
        <w:t xml:space="preserve"> </w:t>
      </w:r>
      <w:r w:rsidR="00385931">
        <w:rPr>
          <w:rFonts w:eastAsiaTheme="minorEastAsia"/>
        </w:rPr>
        <w:t>the behavior observed in our task best</w:t>
      </w:r>
      <w:r w:rsidR="00EC3AAF" w:rsidRPr="00955A21">
        <w:rPr>
          <w:rFonts w:eastAsiaTheme="minorEastAsia"/>
        </w:rPr>
        <w:t>. However, considering the literature we would expect an even lower standard deviation, as a Prior with a mean of 9.81 m/s² and standard deviation</w:t>
      </w:r>
      <w:r w:rsidR="00285275">
        <w:rPr>
          <w:rFonts w:eastAsiaTheme="minorEastAsia"/>
        </w:rPr>
        <w:t>s</w:t>
      </w:r>
      <w:r w:rsidR="00EC3AAF" w:rsidRPr="00955A21">
        <w:rPr>
          <w:rFonts w:eastAsiaTheme="minorEastAsia"/>
        </w:rPr>
        <w:t xml:space="preserve"> of </w:t>
      </w:r>
      <w:r w:rsidR="00285275" w:rsidRPr="00285275">
        <w:rPr>
          <w:rFonts w:eastAsiaTheme="minorEastAsia"/>
        </w:rPr>
        <w:t>2.13 m/s²</w:t>
      </w:r>
      <w:r w:rsidR="00285275">
        <w:rPr>
          <w:rFonts w:eastAsiaTheme="minorEastAsia"/>
        </w:rPr>
        <w:t xml:space="preserve"> or </w:t>
      </w:r>
      <w:r w:rsidR="00597433">
        <w:rPr>
          <w:rFonts w:eastAsiaTheme="minorEastAsia"/>
        </w:rPr>
        <w:t>2.07</w:t>
      </w:r>
      <w:r w:rsidR="00285275" w:rsidRPr="00285275">
        <w:rPr>
          <w:rFonts w:eastAsiaTheme="minorEastAsia"/>
        </w:rPr>
        <w:t xml:space="preserve"> m/s²</w:t>
      </w:r>
      <w:r w:rsidR="00EC3AAF" w:rsidRPr="00955A21">
        <w:rPr>
          <w:rFonts w:eastAsiaTheme="minorEastAsia"/>
        </w:rPr>
        <w:t xml:space="preserve"> </w:t>
      </w:r>
      <w:r w:rsidR="00285275">
        <w:rPr>
          <w:rFonts w:eastAsiaTheme="minorEastAsia"/>
        </w:rPr>
        <w:t xml:space="preserve">should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58DD3562" w:rsidR="00E32BF5" w:rsidDel="00630F35" w:rsidRDefault="00E32BF5" w:rsidP="00BE7928">
      <w:pPr>
        <w:spacing w:line="480" w:lineRule="auto"/>
        <w:rPr>
          <w:del w:id="1" w:author="Björn Jörges" w:date="2020-07-21T00:10:00Z"/>
        </w:rPr>
      </w:pPr>
    </w:p>
    <w:p w14:paraId="181F8BCB" w14:textId="2E68FE83" w:rsidR="00A26BE5" w:rsidRPr="00911E7B" w:rsidDel="00630F35" w:rsidRDefault="00A26BE5" w:rsidP="00BE7928">
      <w:pPr>
        <w:pStyle w:val="Heading2"/>
        <w:spacing w:line="480" w:lineRule="auto"/>
        <w:rPr>
          <w:del w:id="2" w:author="Björn Jörges" w:date="2020-07-21T00:10:00Z"/>
          <w:lang w:val="en-US"/>
        </w:rPr>
      </w:pPr>
      <w:del w:id="3" w:author="Björn Jörges" w:date="2020-07-21T00:10:00Z">
        <w:r w:rsidRPr="00911E7B" w:rsidDel="00630F35">
          <w:rPr>
            <w:lang w:val="en-US"/>
          </w:rPr>
          <w:delText>Author Contributions and Notes</w:delText>
        </w:r>
      </w:del>
    </w:p>
    <w:p w14:paraId="0D42A378" w14:textId="2BCA310A" w:rsidR="00A26BE5" w:rsidRPr="00A26BE5" w:rsidDel="00630F35" w:rsidRDefault="00A26BE5" w:rsidP="00BE7928">
      <w:pPr>
        <w:spacing w:line="480" w:lineRule="auto"/>
        <w:jc w:val="both"/>
        <w:rPr>
          <w:del w:id="4" w:author="Björn Jörges" w:date="2020-07-21T00:10:00Z"/>
          <w:rFonts w:eastAsiaTheme="minorEastAsia"/>
        </w:rPr>
      </w:pPr>
      <w:del w:id="5" w:author="Björn Jörges" w:date="2020-07-21T00:10:00Z">
        <w:r w:rsidRPr="00A26BE5" w:rsidDel="00630F35">
          <w:rPr>
            <w:rFonts w:eastAsiaTheme="minorEastAsia"/>
          </w:rPr>
          <w:delText xml:space="preserve">BJ </w:delText>
        </w:r>
        <w:r w:rsidDel="00630F35">
          <w:rPr>
            <w:rFonts w:eastAsiaTheme="minorEastAsia"/>
          </w:rPr>
          <w:delText xml:space="preserve">conducted the simulations </w:delText>
        </w:r>
        <w:r w:rsidRPr="00A26BE5" w:rsidDel="00630F35">
          <w:rPr>
            <w:rFonts w:eastAsiaTheme="minorEastAsia"/>
          </w:rPr>
          <w:delText xml:space="preserve">and wrote the paper. BJ and JLM </w:delText>
        </w:r>
        <w:r w:rsidDel="00630F35">
          <w:rPr>
            <w:rFonts w:eastAsiaTheme="minorEastAsia"/>
          </w:rPr>
          <w:delText>established the research question in a joint effort</w:delText>
        </w:r>
        <w:r w:rsidRPr="00A26BE5" w:rsidDel="00630F35">
          <w:rPr>
            <w:rFonts w:eastAsiaTheme="minorEastAsia"/>
          </w:rPr>
          <w:delText>.</w:delText>
        </w:r>
        <w:r w:rsidDel="00630F35">
          <w:rPr>
            <w:rFonts w:eastAsiaTheme="minorEastAsia"/>
          </w:rPr>
          <w:delText xml:space="preserve"> </w:delText>
        </w:r>
        <w:r w:rsidRPr="00A26BE5" w:rsidDel="00630F35">
          <w:rPr>
            <w:rFonts w:eastAsiaTheme="minorEastAsia"/>
          </w:rPr>
          <w:delText>JLM provided advice</w:delText>
        </w:r>
        <w:r w:rsidDel="00630F35">
          <w:rPr>
            <w:rFonts w:eastAsiaTheme="minorEastAsia"/>
          </w:rPr>
          <w:delText xml:space="preserve"> at every step of the project</w:delText>
        </w:r>
        <w:r w:rsidRPr="00A26BE5" w:rsidDel="00630F35">
          <w:rPr>
            <w:rFonts w:eastAsiaTheme="minorEastAsia"/>
          </w:rPr>
          <w:delText>.</w:delText>
        </w:r>
      </w:del>
    </w:p>
    <w:p w14:paraId="5085F953" w14:textId="44008997" w:rsidR="00A26BE5" w:rsidDel="00630F35" w:rsidRDefault="00A26BE5" w:rsidP="00BE7928">
      <w:pPr>
        <w:spacing w:line="480" w:lineRule="auto"/>
        <w:jc w:val="both"/>
        <w:rPr>
          <w:del w:id="6" w:author="Björn Jörges" w:date="2020-07-21T00:10:00Z"/>
          <w:rFonts w:eastAsiaTheme="minorEastAsia"/>
        </w:rPr>
      </w:pPr>
      <w:del w:id="7" w:author="Björn Jörges" w:date="2020-07-21T00:10:00Z">
        <w:r w:rsidRPr="00A26BE5" w:rsidDel="00630F35">
          <w:rPr>
            <w:rFonts w:eastAsiaTheme="minorEastAsia"/>
          </w:rPr>
          <w:delText>The authors declare no conflict of interest.</w:delText>
        </w:r>
      </w:del>
    </w:p>
    <w:p w14:paraId="502E18CC" w14:textId="63AB46A9" w:rsidR="00A26BE5" w:rsidRPr="00A26BE5" w:rsidDel="00630F35" w:rsidRDefault="00A26BE5" w:rsidP="00BE7928">
      <w:pPr>
        <w:spacing w:line="480" w:lineRule="auto"/>
        <w:jc w:val="both"/>
        <w:rPr>
          <w:del w:id="8" w:author="Björn Jörges" w:date="2020-07-21T00:10:00Z"/>
          <w:rFonts w:eastAsiaTheme="minorEastAsia"/>
        </w:rPr>
      </w:pPr>
    </w:p>
    <w:p w14:paraId="3EBAD0F9" w14:textId="1CB7ACF0" w:rsidR="00A26BE5" w:rsidRPr="00911E7B" w:rsidDel="00630F35" w:rsidRDefault="00A26BE5" w:rsidP="00BE7928">
      <w:pPr>
        <w:pStyle w:val="Heading2"/>
        <w:spacing w:line="480" w:lineRule="auto"/>
        <w:rPr>
          <w:del w:id="9" w:author="Björn Jörges" w:date="2020-07-21T00:10:00Z"/>
          <w:lang w:val="en-US"/>
        </w:rPr>
      </w:pPr>
      <w:del w:id="10" w:author="Björn Jörges" w:date="2020-07-21T00:10:00Z">
        <w:r w:rsidRPr="00911E7B" w:rsidDel="00630F35">
          <w:rPr>
            <w:lang w:val="en-US"/>
          </w:rPr>
          <w:delText>Acknowledgments</w:delText>
        </w:r>
      </w:del>
    </w:p>
    <w:p w14:paraId="60D85CCE" w14:textId="3150AEFE" w:rsidR="00A26BE5" w:rsidDel="00630F35" w:rsidRDefault="00A26BE5" w:rsidP="00BE7928">
      <w:pPr>
        <w:spacing w:line="480" w:lineRule="auto"/>
        <w:jc w:val="both"/>
        <w:rPr>
          <w:del w:id="11" w:author="Björn Jörges" w:date="2020-07-21T00:10:00Z"/>
          <w:rFonts w:eastAsiaTheme="minorEastAsia"/>
        </w:rPr>
      </w:pPr>
      <w:del w:id="12" w:author="Björn Jörges" w:date="2020-07-21T00:10:00Z">
        <w:r w:rsidRPr="00A26BE5" w:rsidDel="00630F35">
          <w:rPr>
            <w:rFonts w:eastAsiaTheme="minorEastAsia"/>
          </w:rPr>
          <w:delText xml:space="preserve">Funding was provided by the Catalan government (2017SGR-48) and the project ref. PSI2017-83493-R from AEI/Feder, UE. The first author (BJ) was supported by </w:delText>
        </w:r>
        <w:r w:rsidDel="00630F35">
          <w:rPr>
            <w:rFonts w:eastAsiaTheme="minorEastAsia"/>
          </w:rPr>
          <w:delText>the Canadian Space Agency (CSA).</w:delText>
        </w:r>
      </w:del>
    </w:p>
    <w:p w14:paraId="07C1A1BB" w14:textId="77777777" w:rsidR="00A26BE5" w:rsidRPr="00A26BE5" w:rsidRDefault="00A26BE5" w:rsidP="00BE7928">
      <w:pPr>
        <w:spacing w:line="480" w:lineRule="auto"/>
        <w:jc w:val="both"/>
        <w:rPr>
          <w:rFonts w:eastAsiaTheme="minorEastAsia"/>
        </w:rPr>
      </w:pPr>
    </w:p>
    <w:p w14:paraId="4FC3F797" w14:textId="11B5B44B" w:rsidR="00E32BF5" w:rsidRPr="00911E7B" w:rsidRDefault="0036389C" w:rsidP="00BE7928">
      <w:pPr>
        <w:pStyle w:val="Heading2"/>
        <w:spacing w:line="480" w:lineRule="auto"/>
      </w:pPr>
      <w:r w:rsidRPr="00911E7B">
        <w:lastRenderedPageBreak/>
        <w:t>References</w:t>
      </w:r>
    </w:p>
    <w:p w14:paraId="7E94A3D9" w14:textId="564DAA9A" w:rsidR="00D4226E" w:rsidRPr="00D4226E" w:rsidRDefault="00FE16F2" w:rsidP="00D4226E">
      <w:pPr>
        <w:widowControl w:val="0"/>
        <w:autoSpaceDE w:val="0"/>
        <w:autoSpaceDN w:val="0"/>
        <w:adjustRightInd w:val="0"/>
        <w:spacing w:line="480" w:lineRule="auto"/>
        <w:ind w:left="640" w:hanging="640"/>
        <w:rPr>
          <w:rFonts w:ascii="Calibri" w:hAnsi="Calibri" w:cs="Calibri"/>
          <w:noProof/>
          <w:szCs w:val="24"/>
        </w:rPr>
      </w:pPr>
      <w:r>
        <w:rPr>
          <w:lang w:val="es-ES"/>
        </w:rPr>
        <w:fldChar w:fldCharType="begin" w:fldLock="1"/>
      </w:r>
      <w:r w:rsidRPr="007801C8">
        <w:rPr>
          <w:lang w:val="de-DE"/>
        </w:rPr>
        <w:instrText xml:space="preserve">ADDIN Mendeley Bibliography CSL_BIBLIOGRAPHY </w:instrText>
      </w:r>
      <w:r>
        <w:rPr>
          <w:lang w:val="es-ES"/>
        </w:rPr>
        <w:fldChar w:fldCharType="separate"/>
      </w:r>
      <w:r w:rsidR="00D4226E" w:rsidRPr="00D4226E">
        <w:rPr>
          <w:rFonts w:ascii="Calibri" w:hAnsi="Calibri" w:cs="Calibri"/>
          <w:noProof/>
          <w:szCs w:val="24"/>
        </w:rPr>
        <w:t>[1]</w:t>
      </w:r>
      <w:r w:rsidR="00D4226E" w:rsidRPr="00D4226E">
        <w:rPr>
          <w:rFonts w:ascii="Calibri" w:hAnsi="Calibri" w:cs="Calibri"/>
          <w:noProof/>
          <w:szCs w:val="24"/>
        </w:rPr>
        <w:tab/>
        <w:t xml:space="preserve">B. Jörges and J. López-Moliner, “Earth-Gravity Congruent Motion Facilitates Ocular Control for Pursuit of Parabolic Trajectories,” </w:t>
      </w:r>
      <w:r w:rsidR="00D4226E" w:rsidRPr="00D4226E">
        <w:rPr>
          <w:rFonts w:ascii="Calibri" w:hAnsi="Calibri" w:cs="Calibri"/>
          <w:i/>
          <w:iCs/>
          <w:noProof/>
          <w:szCs w:val="24"/>
        </w:rPr>
        <w:t>Sci. Rep.</w:t>
      </w:r>
      <w:r w:rsidR="00D4226E" w:rsidRPr="00D4226E">
        <w:rPr>
          <w:rFonts w:ascii="Calibri" w:hAnsi="Calibri" w:cs="Calibri"/>
          <w:noProof/>
          <w:szCs w:val="24"/>
        </w:rPr>
        <w:t>, vol. 9, no. 1, pp. 1–13, 2019.</w:t>
      </w:r>
    </w:p>
    <w:p w14:paraId="275EB67E"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2]</w:t>
      </w:r>
      <w:r w:rsidRPr="00D4226E">
        <w:rPr>
          <w:rFonts w:ascii="Calibri" w:hAnsi="Calibri" w:cs="Calibri"/>
          <w:noProof/>
          <w:szCs w:val="24"/>
        </w:rPr>
        <w:tab/>
        <w:t xml:space="preserve">B. La Scaleia, M. Zago, A. Moscatelli, F. Lacquaniti, and P. Viviani, “Implied dynamics biases the visual perception of velocity,” </w:t>
      </w:r>
      <w:r w:rsidRPr="00D4226E">
        <w:rPr>
          <w:rFonts w:ascii="Calibri" w:hAnsi="Calibri" w:cs="Calibri"/>
          <w:i/>
          <w:iCs/>
          <w:noProof/>
          <w:szCs w:val="24"/>
        </w:rPr>
        <w:t>PLoS One</w:t>
      </w:r>
      <w:r w:rsidRPr="00D4226E">
        <w:rPr>
          <w:rFonts w:ascii="Calibri" w:hAnsi="Calibri" w:cs="Calibri"/>
          <w:noProof/>
          <w:szCs w:val="24"/>
        </w:rPr>
        <w:t>, vol. 9, no. 3, 2014.</w:t>
      </w:r>
    </w:p>
    <w:p w14:paraId="778BC095"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3]</w:t>
      </w:r>
      <w:r w:rsidRPr="00D4226E">
        <w:rPr>
          <w:rFonts w:ascii="Calibri" w:hAnsi="Calibri" w:cs="Calibri"/>
          <w:noProof/>
          <w:szCs w:val="24"/>
        </w:rPr>
        <w:tab/>
        <w:t xml:space="preserve">P. Senot </w:t>
      </w:r>
      <w:r w:rsidRPr="00D4226E">
        <w:rPr>
          <w:rFonts w:ascii="Calibri" w:hAnsi="Calibri" w:cs="Calibri"/>
          <w:i/>
          <w:iCs/>
          <w:noProof/>
          <w:szCs w:val="24"/>
        </w:rPr>
        <w:t>et al.</w:t>
      </w:r>
      <w:r w:rsidRPr="00D4226E">
        <w:rPr>
          <w:rFonts w:ascii="Calibri" w:hAnsi="Calibri" w:cs="Calibri"/>
          <w:noProof/>
          <w:szCs w:val="24"/>
        </w:rPr>
        <w:t xml:space="preserve">, “When Up Is Down in 0g: How Gravity Sensing Affects the Timing of Interceptive Actions,” </w:t>
      </w:r>
      <w:r w:rsidRPr="00D4226E">
        <w:rPr>
          <w:rFonts w:ascii="Calibri" w:hAnsi="Calibri" w:cs="Calibri"/>
          <w:i/>
          <w:iCs/>
          <w:noProof/>
          <w:szCs w:val="24"/>
        </w:rPr>
        <w:t>J. Neurosci.</w:t>
      </w:r>
      <w:r w:rsidRPr="00D4226E">
        <w:rPr>
          <w:rFonts w:ascii="Calibri" w:hAnsi="Calibri" w:cs="Calibri"/>
          <w:noProof/>
          <w:szCs w:val="24"/>
        </w:rPr>
        <w:t>, vol. 32, no. 6, pp. 1969–1973, 2012.</w:t>
      </w:r>
    </w:p>
    <w:p w14:paraId="476818E7"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4]</w:t>
      </w:r>
      <w:r w:rsidRPr="00D4226E">
        <w:rPr>
          <w:rFonts w:ascii="Calibri" w:hAnsi="Calibri" w:cs="Calibri"/>
          <w:noProof/>
          <w:szCs w:val="24"/>
        </w:rPr>
        <w:tab/>
        <w:t xml:space="preserve">F. Ceccarelli </w:t>
      </w:r>
      <w:r w:rsidRPr="00D4226E">
        <w:rPr>
          <w:rFonts w:ascii="Calibri" w:hAnsi="Calibri" w:cs="Calibri"/>
          <w:i/>
          <w:iCs/>
          <w:noProof/>
          <w:szCs w:val="24"/>
        </w:rPr>
        <w:t>et al.</w:t>
      </w:r>
      <w:r w:rsidRPr="00D4226E">
        <w:rPr>
          <w:rFonts w:ascii="Calibri" w:hAnsi="Calibri" w:cs="Calibri"/>
          <w:noProof/>
          <w:szCs w:val="24"/>
        </w:rPr>
        <w:t xml:space="preserve">, “Rolling motion along an incline: Visual sensitivity to the relation between acceleration and slope,” </w:t>
      </w:r>
      <w:r w:rsidRPr="00D4226E">
        <w:rPr>
          <w:rFonts w:ascii="Calibri" w:hAnsi="Calibri" w:cs="Calibri"/>
          <w:i/>
          <w:iCs/>
          <w:noProof/>
          <w:szCs w:val="24"/>
        </w:rPr>
        <w:t>Front. Neurosci.</w:t>
      </w:r>
      <w:r w:rsidRPr="00D4226E">
        <w:rPr>
          <w:rFonts w:ascii="Calibri" w:hAnsi="Calibri" w:cs="Calibri"/>
          <w:noProof/>
          <w:szCs w:val="24"/>
        </w:rPr>
        <w:t>, vol. 12, no. JUN, pp. 1–22, 2018.</w:t>
      </w:r>
    </w:p>
    <w:p w14:paraId="7F902AA9"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5]</w:t>
      </w:r>
      <w:r w:rsidRPr="00D4226E">
        <w:rPr>
          <w:rFonts w:ascii="Calibri" w:hAnsi="Calibri" w:cs="Calibri"/>
          <w:noProof/>
          <w:szCs w:val="24"/>
        </w:rPr>
        <w:tab/>
        <w:t xml:space="preserve">M. Zago, J. McIntyre, P. Senot, and F. Lacquaniti, “Internal models and prediction of visual gravitational motion,” </w:t>
      </w:r>
      <w:r w:rsidRPr="00D4226E">
        <w:rPr>
          <w:rFonts w:ascii="Calibri" w:hAnsi="Calibri" w:cs="Calibri"/>
          <w:i/>
          <w:iCs/>
          <w:noProof/>
          <w:szCs w:val="24"/>
        </w:rPr>
        <w:t>Vision Res.</w:t>
      </w:r>
      <w:r w:rsidRPr="00D4226E">
        <w:rPr>
          <w:rFonts w:ascii="Calibri" w:hAnsi="Calibri" w:cs="Calibri"/>
          <w:noProof/>
          <w:szCs w:val="24"/>
        </w:rPr>
        <w:t>, vol. 48, no. 14, pp. 1532–1538, 2008.</w:t>
      </w:r>
    </w:p>
    <w:p w14:paraId="58C17FF1"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6]</w:t>
      </w:r>
      <w:r w:rsidRPr="00D4226E">
        <w:rPr>
          <w:rFonts w:ascii="Calibri" w:hAnsi="Calibri" w:cs="Calibri"/>
          <w:noProof/>
          <w:szCs w:val="24"/>
        </w:rPr>
        <w:tab/>
        <w:t xml:space="preserve">J. McIntyre, M. Zago, and A. Berthoz, “Does the Brain Model Newton’s Laws,” </w:t>
      </w:r>
      <w:r w:rsidRPr="00D4226E">
        <w:rPr>
          <w:rFonts w:ascii="Calibri" w:hAnsi="Calibri" w:cs="Calibri"/>
          <w:i/>
          <w:iCs/>
          <w:noProof/>
          <w:szCs w:val="24"/>
        </w:rPr>
        <w:t>Nat. Neurosci.</w:t>
      </w:r>
      <w:r w:rsidRPr="00D4226E">
        <w:rPr>
          <w:rFonts w:ascii="Calibri" w:hAnsi="Calibri" w:cs="Calibri"/>
          <w:noProof/>
          <w:szCs w:val="24"/>
        </w:rPr>
        <w:t>, vol. 12, no. 17, pp. 109–110, 2001.</w:t>
      </w:r>
    </w:p>
    <w:p w14:paraId="125625C8"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7]</w:t>
      </w:r>
      <w:r w:rsidRPr="00D4226E">
        <w:rPr>
          <w:rFonts w:ascii="Calibri" w:hAnsi="Calibri" w:cs="Calibri"/>
          <w:noProof/>
          <w:szCs w:val="24"/>
        </w:rPr>
        <w:tab/>
        <w:t xml:space="preserve">M. Zago, G. Bosco, V. Maffei, M. Iosa, Y. P. Ivanenko, and F. Lacquaniti, “Fast Adaptation of the Internal Model of Gravity for Manual Interceptions: Evidence for Event-Dependent Learning,” </w:t>
      </w:r>
      <w:r w:rsidRPr="00D4226E">
        <w:rPr>
          <w:rFonts w:ascii="Calibri" w:hAnsi="Calibri" w:cs="Calibri"/>
          <w:i/>
          <w:iCs/>
          <w:noProof/>
          <w:szCs w:val="24"/>
        </w:rPr>
        <w:t>J. Neurophysiol.</w:t>
      </w:r>
      <w:r w:rsidRPr="00D4226E">
        <w:rPr>
          <w:rFonts w:ascii="Calibri" w:hAnsi="Calibri" w:cs="Calibri"/>
          <w:noProof/>
          <w:szCs w:val="24"/>
        </w:rPr>
        <w:t>, vol. 93, no. 2, pp. 1055–1068, 2004.</w:t>
      </w:r>
    </w:p>
    <w:p w14:paraId="0DF42C59"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8]</w:t>
      </w:r>
      <w:r w:rsidRPr="00D4226E">
        <w:rPr>
          <w:rFonts w:ascii="Calibri" w:hAnsi="Calibri" w:cs="Calibri"/>
          <w:noProof/>
          <w:szCs w:val="24"/>
        </w:rPr>
        <w:tab/>
        <w:t xml:space="preserve">M. Zago, G. Bosco, V. Maffei, M. Iosa, Y. Ivanenko, and F. Lacquaniti, “Internal Models of Target Motion: Expected Dynamics Overrides Measured Kinematics in Timing Manual Interceptions,” </w:t>
      </w:r>
      <w:r w:rsidRPr="00D4226E">
        <w:rPr>
          <w:rFonts w:ascii="Calibri" w:hAnsi="Calibri" w:cs="Calibri"/>
          <w:i/>
          <w:iCs/>
          <w:noProof/>
          <w:szCs w:val="24"/>
        </w:rPr>
        <w:t>J. Neurophysiol.</w:t>
      </w:r>
      <w:r w:rsidRPr="00D4226E">
        <w:rPr>
          <w:rFonts w:ascii="Calibri" w:hAnsi="Calibri" w:cs="Calibri"/>
          <w:noProof/>
          <w:szCs w:val="24"/>
        </w:rPr>
        <w:t>, vol. 91, no. 4, pp. 1620–1634, 2004.</w:t>
      </w:r>
    </w:p>
    <w:p w14:paraId="6B55F8C5"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9]</w:t>
      </w:r>
      <w:r w:rsidRPr="00D4226E">
        <w:rPr>
          <w:rFonts w:ascii="Calibri" w:hAnsi="Calibri" w:cs="Calibri"/>
          <w:noProof/>
          <w:szCs w:val="24"/>
        </w:rPr>
        <w:tab/>
        <w:t xml:space="preserve">M. Zago and F. Lacquaniti, “Cognitive, perceptual and action-oriented representations of falling objects,” </w:t>
      </w:r>
      <w:r w:rsidRPr="00D4226E">
        <w:rPr>
          <w:rFonts w:ascii="Calibri" w:hAnsi="Calibri" w:cs="Calibri"/>
          <w:i/>
          <w:iCs/>
          <w:noProof/>
          <w:szCs w:val="24"/>
        </w:rPr>
        <w:t>Neuropsychologia</w:t>
      </w:r>
      <w:r w:rsidRPr="00D4226E">
        <w:rPr>
          <w:rFonts w:ascii="Calibri" w:hAnsi="Calibri" w:cs="Calibri"/>
          <w:noProof/>
          <w:szCs w:val="24"/>
        </w:rPr>
        <w:t>, vol. 43, no. 2 SPEC. ISS., pp. 178–188, 2005.</w:t>
      </w:r>
    </w:p>
    <w:p w14:paraId="5C357E5F"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lastRenderedPageBreak/>
        <w:t>[10]</w:t>
      </w:r>
      <w:r w:rsidRPr="00D4226E">
        <w:rPr>
          <w:rFonts w:ascii="Calibri" w:hAnsi="Calibri" w:cs="Calibri"/>
          <w:noProof/>
          <w:szCs w:val="24"/>
        </w:rPr>
        <w:tab/>
        <w:t xml:space="preserve">M. Zago, B. La Scaleia, W. L. Miller, and F. Lacquaniti, “Coherence of structural visual cues and pictorial gravity paves the way for interceptive actions,” </w:t>
      </w:r>
      <w:r w:rsidRPr="00D4226E">
        <w:rPr>
          <w:rFonts w:ascii="Calibri" w:hAnsi="Calibri" w:cs="Calibri"/>
          <w:i/>
          <w:iCs/>
          <w:noProof/>
          <w:szCs w:val="24"/>
        </w:rPr>
        <w:t>J. Vis.</w:t>
      </w:r>
      <w:r w:rsidRPr="00D4226E">
        <w:rPr>
          <w:rFonts w:ascii="Calibri" w:hAnsi="Calibri" w:cs="Calibri"/>
          <w:noProof/>
          <w:szCs w:val="24"/>
        </w:rPr>
        <w:t>, vol. 11, no. 10, pp. 1–10, 2011.</w:t>
      </w:r>
    </w:p>
    <w:p w14:paraId="0B3DF66E"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11]</w:t>
      </w:r>
      <w:r w:rsidRPr="00D4226E">
        <w:rPr>
          <w:rFonts w:ascii="Calibri" w:hAnsi="Calibri" w:cs="Calibri"/>
          <w:noProof/>
          <w:szCs w:val="24"/>
        </w:rPr>
        <w:tab/>
        <w:t xml:space="preserve">A. Mijatovic, B. La Scaleia, N. Mercuri, F. Lacquaniti, and M. Zago, “Familiar trajectories facilitate the interpretation of physical forces when intercepting a moving target,” </w:t>
      </w:r>
      <w:r w:rsidRPr="00D4226E">
        <w:rPr>
          <w:rFonts w:ascii="Calibri" w:hAnsi="Calibri" w:cs="Calibri"/>
          <w:i/>
          <w:iCs/>
          <w:noProof/>
          <w:szCs w:val="24"/>
        </w:rPr>
        <w:t>Exp. Brain Res.</w:t>
      </w:r>
      <w:r w:rsidRPr="00D4226E">
        <w:rPr>
          <w:rFonts w:ascii="Calibri" w:hAnsi="Calibri" w:cs="Calibri"/>
          <w:noProof/>
          <w:szCs w:val="24"/>
        </w:rPr>
        <w:t>, vol. 232, no. 12, pp. 3803–3811, 2014.</w:t>
      </w:r>
    </w:p>
    <w:p w14:paraId="63238D5C"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12]</w:t>
      </w:r>
      <w:r w:rsidRPr="00D4226E">
        <w:rPr>
          <w:rFonts w:ascii="Calibri" w:hAnsi="Calibri" w:cs="Calibri"/>
          <w:noProof/>
          <w:szCs w:val="24"/>
        </w:rPr>
        <w:tab/>
        <w:t xml:space="preserve">A. Moscatelli and F. Lacquaniti, “The weight of time: Gravitational force enhances discrimination of visual motion duration,” </w:t>
      </w:r>
      <w:r w:rsidRPr="00D4226E">
        <w:rPr>
          <w:rFonts w:ascii="Calibri" w:hAnsi="Calibri" w:cs="Calibri"/>
          <w:i/>
          <w:iCs/>
          <w:noProof/>
          <w:szCs w:val="24"/>
        </w:rPr>
        <w:t>J. Vis.</w:t>
      </w:r>
      <w:r w:rsidRPr="00D4226E">
        <w:rPr>
          <w:rFonts w:ascii="Calibri" w:hAnsi="Calibri" w:cs="Calibri"/>
          <w:noProof/>
          <w:szCs w:val="24"/>
        </w:rPr>
        <w:t>, vol. 11, no. 4, pp. 1–17, 2011.</w:t>
      </w:r>
    </w:p>
    <w:p w14:paraId="65F2F37D"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13]</w:t>
      </w:r>
      <w:r w:rsidRPr="00D4226E">
        <w:rPr>
          <w:rFonts w:ascii="Calibri" w:hAnsi="Calibri" w:cs="Calibri"/>
          <w:noProof/>
          <w:szCs w:val="24"/>
        </w:rPr>
        <w:tab/>
        <w:t xml:space="preserve">V. Maffei, I. Indovina, E. Macaluso, Y. P. Ivanenko, G. A. Orban, and F. Lacquaniti, “Visual gravity cues in the interpretation of biological movements: Neural correlates in humans,” </w:t>
      </w:r>
      <w:r w:rsidRPr="00D4226E">
        <w:rPr>
          <w:rFonts w:ascii="Calibri" w:hAnsi="Calibri" w:cs="Calibri"/>
          <w:i/>
          <w:iCs/>
          <w:noProof/>
          <w:szCs w:val="24"/>
        </w:rPr>
        <w:t>Neuroimage</w:t>
      </w:r>
      <w:r w:rsidRPr="00D4226E">
        <w:rPr>
          <w:rFonts w:ascii="Calibri" w:hAnsi="Calibri" w:cs="Calibri"/>
          <w:noProof/>
          <w:szCs w:val="24"/>
        </w:rPr>
        <w:t>, vol. 104, no. October 2014, pp. 221–230, 2015.</w:t>
      </w:r>
    </w:p>
    <w:p w14:paraId="3473DFEC"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14]</w:t>
      </w:r>
      <w:r w:rsidRPr="00D4226E">
        <w:rPr>
          <w:rFonts w:ascii="Calibri" w:hAnsi="Calibri" w:cs="Calibri"/>
          <w:noProof/>
          <w:szCs w:val="24"/>
        </w:rPr>
        <w:tab/>
        <w:t xml:space="preserve">B. Jörges and J. López-Moliner, “Gravity as a Strong Prior: Implications for Perception and Action,” </w:t>
      </w:r>
      <w:r w:rsidRPr="00D4226E">
        <w:rPr>
          <w:rFonts w:ascii="Calibri" w:hAnsi="Calibri" w:cs="Calibri"/>
          <w:i/>
          <w:iCs/>
          <w:noProof/>
          <w:szCs w:val="24"/>
        </w:rPr>
        <w:t>Front. Hum. Neurosci.</w:t>
      </w:r>
      <w:r w:rsidRPr="00D4226E">
        <w:rPr>
          <w:rFonts w:ascii="Calibri" w:hAnsi="Calibri" w:cs="Calibri"/>
          <w:noProof/>
          <w:szCs w:val="24"/>
        </w:rPr>
        <w:t>, vol. 11, no. 203, 2017.</w:t>
      </w:r>
    </w:p>
    <w:p w14:paraId="5C622E95"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15]</w:t>
      </w:r>
      <w:r w:rsidRPr="00D4226E">
        <w:rPr>
          <w:rFonts w:ascii="Calibri" w:hAnsi="Calibri" w:cs="Calibri"/>
          <w:noProof/>
          <w:szCs w:val="24"/>
        </w:rPr>
        <w:tab/>
        <w:t xml:space="preserve">H. Aubert, “Die Bewegungsempfindung,” </w:t>
      </w:r>
      <w:r w:rsidRPr="00D4226E">
        <w:rPr>
          <w:rFonts w:ascii="Calibri" w:hAnsi="Calibri" w:cs="Calibri"/>
          <w:i/>
          <w:iCs/>
          <w:noProof/>
          <w:szCs w:val="24"/>
        </w:rPr>
        <w:t>Pflüger, Arch. für die Gesammte Physiol. des Menschen und der Thiere</w:t>
      </w:r>
      <w:r w:rsidRPr="00D4226E">
        <w:rPr>
          <w:rFonts w:ascii="Calibri" w:hAnsi="Calibri" w:cs="Calibri"/>
          <w:noProof/>
          <w:szCs w:val="24"/>
        </w:rPr>
        <w:t>, vol. 40, no. 1, pp. 459–480, Dec. 1887.</w:t>
      </w:r>
    </w:p>
    <w:p w14:paraId="3DA1FFC4"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16]</w:t>
      </w:r>
      <w:r w:rsidRPr="00D4226E">
        <w:rPr>
          <w:rFonts w:ascii="Calibri" w:hAnsi="Calibri" w:cs="Calibri"/>
          <w:noProof/>
          <w:szCs w:val="24"/>
        </w:rPr>
        <w:tab/>
        <w:t xml:space="preserve">V. Fleischl, “Physiologisch-optische Notizen,” </w:t>
      </w:r>
      <w:r w:rsidRPr="00D4226E">
        <w:rPr>
          <w:rFonts w:ascii="Calibri" w:hAnsi="Calibri" w:cs="Calibri"/>
          <w:i/>
          <w:iCs/>
          <w:noProof/>
          <w:szCs w:val="24"/>
        </w:rPr>
        <w:t>Sitzungsberichte der Akad. der Wissenschaften Wien</w:t>
      </w:r>
      <w:r w:rsidRPr="00D4226E">
        <w:rPr>
          <w:rFonts w:ascii="Calibri" w:hAnsi="Calibri" w:cs="Calibri"/>
          <w:noProof/>
          <w:szCs w:val="24"/>
        </w:rPr>
        <w:t>, no. 3, pp. 7–25, 1882.</w:t>
      </w:r>
    </w:p>
    <w:p w14:paraId="0ADDE2CA"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17]</w:t>
      </w:r>
      <w:r w:rsidRPr="00D4226E">
        <w:rPr>
          <w:rFonts w:ascii="Calibri" w:hAnsi="Calibri" w:cs="Calibri"/>
          <w:noProof/>
          <w:szCs w:val="24"/>
        </w:rPr>
        <w:tab/>
        <w:t xml:space="preserve">J. Dichgans, E. Wist, H. C. Diener, and T. Brandt, “The Aubert-Fleischl phenomenon: A temporal frequency effect on perceived velocity in afferent motion perception,” </w:t>
      </w:r>
      <w:r w:rsidRPr="00D4226E">
        <w:rPr>
          <w:rFonts w:ascii="Calibri" w:hAnsi="Calibri" w:cs="Calibri"/>
          <w:i/>
          <w:iCs/>
          <w:noProof/>
          <w:szCs w:val="24"/>
        </w:rPr>
        <w:t>Exp. Brain Res.</w:t>
      </w:r>
      <w:r w:rsidRPr="00D4226E">
        <w:rPr>
          <w:rFonts w:ascii="Calibri" w:hAnsi="Calibri" w:cs="Calibri"/>
          <w:noProof/>
          <w:szCs w:val="24"/>
        </w:rPr>
        <w:t>, vol. 23, no. 5, pp. 529–533, Nov. 1975.</w:t>
      </w:r>
    </w:p>
    <w:p w14:paraId="7D521806"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18]</w:t>
      </w:r>
      <w:r w:rsidRPr="00D4226E">
        <w:rPr>
          <w:rFonts w:ascii="Calibri" w:hAnsi="Calibri" w:cs="Calibri"/>
          <w:noProof/>
          <w:szCs w:val="24"/>
        </w:rPr>
        <w:tab/>
        <w:t xml:space="preserve">B. Nanay, “The Representationalism versus Relationalism Debate: Explanatory Contextualism about Perception,” </w:t>
      </w:r>
      <w:r w:rsidRPr="00D4226E">
        <w:rPr>
          <w:rFonts w:ascii="Calibri" w:hAnsi="Calibri" w:cs="Calibri"/>
          <w:i/>
          <w:iCs/>
          <w:noProof/>
          <w:szCs w:val="24"/>
        </w:rPr>
        <w:t>Eur. J. Philos.</w:t>
      </w:r>
      <w:r w:rsidRPr="00D4226E">
        <w:rPr>
          <w:rFonts w:ascii="Calibri" w:hAnsi="Calibri" w:cs="Calibri"/>
          <w:noProof/>
          <w:szCs w:val="24"/>
        </w:rPr>
        <w:t>, vol. 23, no. 2, pp. 321–336, 2014.</w:t>
      </w:r>
    </w:p>
    <w:p w14:paraId="5170AAAB"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lastRenderedPageBreak/>
        <w:t>[19]</w:t>
      </w:r>
      <w:r w:rsidRPr="00D4226E">
        <w:rPr>
          <w:rFonts w:ascii="Calibri" w:hAnsi="Calibri" w:cs="Calibri"/>
          <w:noProof/>
          <w:szCs w:val="24"/>
        </w:rPr>
        <w:tab/>
        <w:t xml:space="preserve">D. Marr, “A computational investigation into the human representation and processing of visual information.pdf,” </w:t>
      </w:r>
      <w:r w:rsidRPr="00D4226E">
        <w:rPr>
          <w:rFonts w:ascii="Calibri" w:hAnsi="Calibri" w:cs="Calibri"/>
          <w:i/>
          <w:iCs/>
          <w:noProof/>
          <w:szCs w:val="24"/>
        </w:rPr>
        <w:t>Vision: A computational investigation into the human representation and processing of visual information</w:t>
      </w:r>
      <w:r w:rsidRPr="00D4226E">
        <w:rPr>
          <w:rFonts w:ascii="Calibri" w:hAnsi="Calibri" w:cs="Calibri"/>
          <w:noProof/>
          <w:szCs w:val="24"/>
        </w:rPr>
        <w:t>. 1982.</w:t>
      </w:r>
    </w:p>
    <w:p w14:paraId="6A505223"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20]</w:t>
      </w:r>
      <w:r w:rsidRPr="00D4226E">
        <w:rPr>
          <w:rFonts w:ascii="Calibri" w:hAnsi="Calibri" w:cs="Calibri"/>
          <w:noProof/>
          <w:szCs w:val="24"/>
        </w:rPr>
        <w:tab/>
        <w:t xml:space="preserve">J. J. Gibson, </w:t>
      </w:r>
      <w:r w:rsidRPr="00D4226E">
        <w:rPr>
          <w:rFonts w:ascii="Calibri" w:hAnsi="Calibri" w:cs="Calibri"/>
          <w:i/>
          <w:iCs/>
          <w:noProof/>
          <w:szCs w:val="24"/>
        </w:rPr>
        <w:t>The Ecological Approach to Visual Perception</w:t>
      </w:r>
      <w:r w:rsidRPr="00D4226E">
        <w:rPr>
          <w:rFonts w:ascii="Calibri" w:hAnsi="Calibri" w:cs="Calibri"/>
          <w:noProof/>
          <w:szCs w:val="24"/>
        </w:rPr>
        <w:t>. New York: Taylor &amp; Francis, 1986.</w:t>
      </w:r>
    </w:p>
    <w:p w14:paraId="266BF7C3"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21]</w:t>
      </w:r>
      <w:r w:rsidRPr="00D4226E">
        <w:rPr>
          <w:rFonts w:ascii="Calibri" w:hAnsi="Calibri" w:cs="Calibri"/>
          <w:noProof/>
          <w:szCs w:val="24"/>
        </w:rPr>
        <w:tab/>
        <w:t>J. I. Gold and M. N. Shadlen, “The Neural Basis of Decision Making,” 2007.</w:t>
      </w:r>
    </w:p>
    <w:p w14:paraId="170CAEA9"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22]</w:t>
      </w:r>
      <w:r w:rsidRPr="00D4226E">
        <w:rPr>
          <w:rFonts w:ascii="Calibri" w:hAnsi="Calibri" w:cs="Calibri"/>
          <w:noProof/>
          <w:szCs w:val="24"/>
        </w:rPr>
        <w:tab/>
        <w:t>E. Schneidman, W. Bialek, and M. J. B. Ii, “Synergy , Redundancy , and Independence in Population Codes,” vol. 23, no. 37, pp. 11539–11553, 2003.</w:t>
      </w:r>
    </w:p>
    <w:p w14:paraId="5C95536C"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23]</w:t>
      </w:r>
      <w:r w:rsidRPr="00D4226E">
        <w:rPr>
          <w:rFonts w:ascii="Calibri" w:hAnsi="Calibri" w:cs="Calibri"/>
          <w:noProof/>
          <w:szCs w:val="24"/>
        </w:rPr>
        <w:tab/>
        <w:t xml:space="preserve">J. McIntyre, M. Zago, A. Berthoz, and F. Lacquaniti, “The Brain as a Predictor: On Catching Flying Balls in Zero-G,” in </w:t>
      </w:r>
      <w:r w:rsidRPr="00D4226E">
        <w:rPr>
          <w:rFonts w:ascii="Calibri" w:hAnsi="Calibri" w:cs="Calibri"/>
          <w:i/>
          <w:iCs/>
          <w:noProof/>
          <w:szCs w:val="24"/>
        </w:rPr>
        <w:t>The Neurolab Spacelab Mission: Neuroscience Research in Space</w:t>
      </w:r>
      <w:r w:rsidRPr="00D4226E">
        <w:rPr>
          <w:rFonts w:ascii="Calibri" w:hAnsi="Calibri" w:cs="Calibri"/>
          <w:noProof/>
          <w:szCs w:val="24"/>
        </w:rPr>
        <w:t>, J. C. Buckey and J. L. Homick, Eds. National Aeronautics and Space Administration, Lyndon B. Johnson Space Center, 2003, pp. 55–61.</w:t>
      </w:r>
    </w:p>
    <w:p w14:paraId="67AE41C1"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24]</w:t>
      </w:r>
      <w:r w:rsidRPr="00D4226E">
        <w:rPr>
          <w:rFonts w:ascii="Calibri" w:hAnsi="Calibri" w:cs="Calibri"/>
          <w:noProof/>
          <w:szCs w:val="24"/>
        </w:rPr>
        <w:tab/>
        <w:t xml:space="preserve">B. La Scaleia, M. Zago, and F. Lacquaniti, “Hand interception of occluded motion in humans: A test of model-based versus on-line control,” </w:t>
      </w:r>
      <w:r w:rsidRPr="00D4226E">
        <w:rPr>
          <w:rFonts w:ascii="Calibri" w:hAnsi="Calibri" w:cs="Calibri"/>
          <w:i/>
          <w:iCs/>
          <w:noProof/>
          <w:szCs w:val="24"/>
        </w:rPr>
        <w:t>J. Neurophysiol.</w:t>
      </w:r>
      <w:r w:rsidRPr="00D4226E">
        <w:rPr>
          <w:rFonts w:ascii="Calibri" w:hAnsi="Calibri" w:cs="Calibri"/>
          <w:noProof/>
          <w:szCs w:val="24"/>
        </w:rPr>
        <w:t>, vol. 114, pp. 1577–1592, 2015.</w:t>
      </w:r>
    </w:p>
    <w:p w14:paraId="231D7C0E"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25]</w:t>
      </w:r>
      <w:r w:rsidRPr="00D4226E">
        <w:rPr>
          <w:rFonts w:ascii="Calibri" w:hAnsi="Calibri" w:cs="Calibri"/>
          <w:noProof/>
          <w:szCs w:val="24"/>
        </w:rPr>
        <w:tab/>
        <w:t xml:space="preserve">M. Zago and F. Lacquaniti, “Internal Model of Gravity for Hand Interception: Parametric Adaptation to Zero-Gravity Visual Targets on Earth,” </w:t>
      </w:r>
      <w:r w:rsidRPr="00D4226E">
        <w:rPr>
          <w:rFonts w:ascii="Calibri" w:hAnsi="Calibri" w:cs="Calibri"/>
          <w:i/>
          <w:iCs/>
          <w:noProof/>
          <w:szCs w:val="24"/>
        </w:rPr>
        <w:t>J. Neurophysiol.</w:t>
      </w:r>
      <w:r w:rsidRPr="00D4226E">
        <w:rPr>
          <w:rFonts w:ascii="Calibri" w:hAnsi="Calibri" w:cs="Calibri"/>
          <w:noProof/>
          <w:szCs w:val="24"/>
        </w:rPr>
        <w:t>, vol. 94, no. 2, pp. 1346–1357, 2005.</w:t>
      </w:r>
    </w:p>
    <w:p w14:paraId="3D2CF0FD"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26]</w:t>
      </w:r>
      <w:r w:rsidRPr="00D4226E">
        <w:rPr>
          <w:rFonts w:ascii="Calibri" w:hAnsi="Calibri" w:cs="Calibri"/>
          <w:noProof/>
          <w:szCs w:val="24"/>
        </w:rPr>
        <w:tab/>
        <w:t xml:space="preserve">J. Peirce </w:t>
      </w:r>
      <w:r w:rsidRPr="00D4226E">
        <w:rPr>
          <w:rFonts w:ascii="Calibri" w:hAnsi="Calibri" w:cs="Calibri"/>
          <w:i/>
          <w:iCs/>
          <w:noProof/>
          <w:szCs w:val="24"/>
        </w:rPr>
        <w:t>et al.</w:t>
      </w:r>
      <w:r w:rsidRPr="00D4226E">
        <w:rPr>
          <w:rFonts w:ascii="Calibri" w:hAnsi="Calibri" w:cs="Calibri"/>
          <w:noProof/>
          <w:szCs w:val="24"/>
        </w:rPr>
        <w:t xml:space="preserve">, “PsychoPy2: Experiments in behavior made easy,” </w:t>
      </w:r>
      <w:r w:rsidRPr="00D4226E">
        <w:rPr>
          <w:rFonts w:ascii="Calibri" w:hAnsi="Calibri" w:cs="Calibri"/>
          <w:i/>
          <w:iCs/>
          <w:noProof/>
          <w:szCs w:val="24"/>
        </w:rPr>
        <w:t>Behav. Res. Methods</w:t>
      </w:r>
      <w:r w:rsidRPr="00D4226E">
        <w:rPr>
          <w:rFonts w:ascii="Calibri" w:hAnsi="Calibri" w:cs="Calibri"/>
          <w:noProof/>
          <w:szCs w:val="24"/>
        </w:rPr>
        <w:t>, vol. 51, no. 1, pp. 195–203, 2019.</w:t>
      </w:r>
    </w:p>
    <w:p w14:paraId="0025F3D4"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27]</w:t>
      </w:r>
      <w:r w:rsidRPr="00D4226E">
        <w:rPr>
          <w:rFonts w:ascii="Calibri" w:hAnsi="Calibri" w:cs="Calibri"/>
          <w:noProof/>
          <w:szCs w:val="24"/>
        </w:rPr>
        <w:tab/>
        <w:t xml:space="preserve">R. R. Plant and G. Turner, “Millisecond precision psychological research in a world of commodity computers: New hardware, new problems?,” </w:t>
      </w:r>
      <w:r w:rsidRPr="00D4226E">
        <w:rPr>
          <w:rFonts w:ascii="Calibri" w:hAnsi="Calibri" w:cs="Calibri"/>
          <w:i/>
          <w:iCs/>
          <w:noProof/>
          <w:szCs w:val="24"/>
        </w:rPr>
        <w:t>Behav. Res. Methods</w:t>
      </w:r>
      <w:r w:rsidRPr="00D4226E">
        <w:rPr>
          <w:rFonts w:ascii="Calibri" w:hAnsi="Calibri" w:cs="Calibri"/>
          <w:noProof/>
          <w:szCs w:val="24"/>
        </w:rPr>
        <w:t>, vol. 41, no. 3, pp. 598–614, 2009.</w:t>
      </w:r>
    </w:p>
    <w:p w14:paraId="4B07BE4B"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lastRenderedPageBreak/>
        <w:t>[28]</w:t>
      </w:r>
      <w:r w:rsidRPr="00D4226E">
        <w:rPr>
          <w:rFonts w:ascii="Calibri" w:hAnsi="Calibri" w:cs="Calibri"/>
          <w:noProof/>
          <w:szCs w:val="24"/>
        </w:rPr>
        <w:tab/>
        <w:t xml:space="preserve">P. C. Bürkner, “Advanced Bayesian multilevel modeling with the R package brms,” </w:t>
      </w:r>
      <w:r w:rsidRPr="00D4226E">
        <w:rPr>
          <w:rFonts w:ascii="Calibri" w:hAnsi="Calibri" w:cs="Calibri"/>
          <w:i/>
          <w:iCs/>
          <w:noProof/>
          <w:szCs w:val="24"/>
        </w:rPr>
        <w:t>R J.</w:t>
      </w:r>
      <w:r w:rsidRPr="00D4226E">
        <w:rPr>
          <w:rFonts w:ascii="Calibri" w:hAnsi="Calibri" w:cs="Calibri"/>
          <w:noProof/>
          <w:szCs w:val="24"/>
        </w:rPr>
        <w:t>, vol. 10, no. 1, pp. 395–411, 2018.</w:t>
      </w:r>
    </w:p>
    <w:p w14:paraId="031C1885"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29]</w:t>
      </w:r>
      <w:r w:rsidRPr="00D4226E">
        <w:rPr>
          <w:rFonts w:ascii="Calibri" w:hAnsi="Calibri" w:cs="Calibri"/>
          <w:noProof/>
          <w:szCs w:val="24"/>
        </w:rPr>
        <w:tab/>
        <w:t>Stan Development Team, “Stan: the R interface to Stan. R package version 2.14.1,” pp. 1–23, 2016.</w:t>
      </w:r>
    </w:p>
    <w:p w14:paraId="67E55CF0"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30]</w:t>
      </w:r>
      <w:r w:rsidRPr="00D4226E">
        <w:rPr>
          <w:rFonts w:ascii="Calibri" w:hAnsi="Calibri" w:cs="Calibri"/>
          <w:noProof/>
          <w:szCs w:val="24"/>
        </w:rPr>
        <w:tab/>
        <w:t xml:space="preserve">D. Bates, M. Mächler, B. M. Bolker, and S. C. Walker, “Fitting linear mixed-effects models using lme4,” </w:t>
      </w:r>
      <w:r w:rsidRPr="00D4226E">
        <w:rPr>
          <w:rFonts w:ascii="Calibri" w:hAnsi="Calibri" w:cs="Calibri"/>
          <w:i/>
          <w:iCs/>
          <w:noProof/>
          <w:szCs w:val="24"/>
        </w:rPr>
        <w:t>J. Stat. Softw.</w:t>
      </w:r>
      <w:r w:rsidRPr="00D4226E">
        <w:rPr>
          <w:rFonts w:ascii="Calibri" w:hAnsi="Calibri" w:cs="Calibri"/>
          <w:noProof/>
          <w:szCs w:val="24"/>
        </w:rPr>
        <w:t>, vol. 67, no. 1, 2015.</w:t>
      </w:r>
    </w:p>
    <w:p w14:paraId="652B4CFD"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31]</w:t>
      </w:r>
      <w:r w:rsidRPr="00D4226E">
        <w:rPr>
          <w:rFonts w:ascii="Calibri" w:hAnsi="Calibri" w:cs="Calibri"/>
          <w:noProof/>
          <w:szCs w:val="24"/>
        </w:rPr>
        <w:tab/>
        <w:t>R Core Team, “A Language and Environment for Statistical Computing. R Foundation for Statistical Computing,.” Vienna, Austria, 2017.</w:t>
      </w:r>
    </w:p>
    <w:p w14:paraId="493562AC"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32]</w:t>
      </w:r>
      <w:r w:rsidRPr="00D4226E">
        <w:rPr>
          <w:rFonts w:ascii="Calibri" w:hAnsi="Calibri" w:cs="Calibri"/>
          <w:noProof/>
          <w:szCs w:val="24"/>
        </w:rPr>
        <w:tab/>
        <w:t xml:space="preserve">I. Indovina, V. Maffei, G. Bosco, M. Zago, E. Macaluso, and F. Lacquaniti, “Representation of visual gravitational motion in the human vestibular cortex.,” </w:t>
      </w:r>
      <w:r w:rsidRPr="00D4226E">
        <w:rPr>
          <w:rFonts w:ascii="Calibri" w:hAnsi="Calibri" w:cs="Calibri"/>
          <w:i/>
          <w:iCs/>
          <w:noProof/>
          <w:szCs w:val="24"/>
        </w:rPr>
        <w:t>Science</w:t>
      </w:r>
      <w:r w:rsidRPr="00D4226E">
        <w:rPr>
          <w:rFonts w:ascii="Calibri" w:hAnsi="Calibri" w:cs="Calibri"/>
          <w:noProof/>
          <w:szCs w:val="24"/>
        </w:rPr>
        <w:t>, vol. 308, no. April, pp. 416–419, 2005.</w:t>
      </w:r>
    </w:p>
    <w:p w14:paraId="20173561"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33]</w:t>
      </w:r>
      <w:r w:rsidRPr="00D4226E">
        <w:rPr>
          <w:rFonts w:ascii="Calibri" w:hAnsi="Calibri" w:cs="Calibri"/>
          <w:noProof/>
          <w:szCs w:val="24"/>
        </w:rPr>
        <w:tab/>
        <w:t xml:space="preserve">B. Jörges and J. López-Moliner, “Earth-Gravity Congruent Motion Facilitates Ocular Control for Pursuit of Parabolic Trajectories,” </w:t>
      </w:r>
      <w:r w:rsidRPr="00D4226E">
        <w:rPr>
          <w:rFonts w:ascii="Calibri" w:hAnsi="Calibri" w:cs="Calibri"/>
          <w:i/>
          <w:iCs/>
          <w:noProof/>
          <w:szCs w:val="24"/>
        </w:rPr>
        <w:t>Sci. Rep.</w:t>
      </w:r>
      <w:r w:rsidRPr="00D4226E">
        <w:rPr>
          <w:rFonts w:ascii="Calibri" w:hAnsi="Calibri" w:cs="Calibri"/>
          <w:noProof/>
          <w:szCs w:val="24"/>
        </w:rPr>
        <w:t>, vol. 9, no. 1, 2019.</w:t>
      </w:r>
    </w:p>
    <w:p w14:paraId="35679C5C"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34]</w:t>
      </w:r>
      <w:r w:rsidRPr="00D4226E">
        <w:rPr>
          <w:rFonts w:ascii="Calibri" w:hAnsi="Calibri" w:cs="Calibri"/>
          <w:noProof/>
          <w:szCs w:val="24"/>
        </w:rPr>
        <w:tab/>
        <w:t xml:space="preserve">A. H. Wertheim and P. Van Gelder, “An acceleration illusion caused by underestimation of stimulus velocity during pursuit eye movements: Aubert-Fleischl revisited.,” </w:t>
      </w:r>
      <w:r w:rsidRPr="00D4226E">
        <w:rPr>
          <w:rFonts w:ascii="Calibri" w:hAnsi="Calibri" w:cs="Calibri"/>
          <w:i/>
          <w:iCs/>
          <w:noProof/>
          <w:szCs w:val="24"/>
        </w:rPr>
        <w:t>Perception</w:t>
      </w:r>
      <w:r w:rsidRPr="00D4226E">
        <w:rPr>
          <w:rFonts w:ascii="Calibri" w:hAnsi="Calibri" w:cs="Calibri"/>
          <w:noProof/>
          <w:szCs w:val="24"/>
        </w:rPr>
        <w:t>, vol. 19, no. 4, pp. 471–82, 1990.</w:t>
      </w:r>
    </w:p>
    <w:p w14:paraId="62E65242"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35]</w:t>
      </w:r>
      <w:r w:rsidRPr="00D4226E">
        <w:rPr>
          <w:rFonts w:ascii="Calibri" w:hAnsi="Calibri" w:cs="Calibri"/>
          <w:noProof/>
          <w:szCs w:val="24"/>
        </w:rPr>
        <w:tab/>
        <w:t xml:space="preserve">B. de Graaf, A. H. Wertheim, and W. Bles, “The Aubert-Fleischl paradox does appear in visually induced self-motion,” </w:t>
      </w:r>
      <w:r w:rsidRPr="00D4226E">
        <w:rPr>
          <w:rFonts w:ascii="Calibri" w:hAnsi="Calibri" w:cs="Calibri"/>
          <w:i/>
          <w:iCs/>
          <w:noProof/>
          <w:szCs w:val="24"/>
        </w:rPr>
        <w:t>Vision Res.</w:t>
      </w:r>
      <w:r w:rsidRPr="00D4226E">
        <w:rPr>
          <w:rFonts w:ascii="Calibri" w:hAnsi="Calibri" w:cs="Calibri"/>
          <w:noProof/>
          <w:szCs w:val="24"/>
        </w:rPr>
        <w:t>, vol. 31, no. 5, pp. 845–849, 1991.</w:t>
      </w:r>
    </w:p>
    <w:p w14:paraId="38EE89D7"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36]</w:t>
      </w:r>
      <w:r w:rsidRPr="00D4226E">
        <w:rPr>
          <w:rFonts w:ascii="Calibri" w:hAnsi="Calibri" w:cs="Calibri"/>
          <w:noProof/>
          <w:szCs w:val="24"/>
        </w:rPr>
        <w:tab/>
        <w:t xml:space="preserve">M. Spering and A. Montagnini, “Do we track what we see? Common versus independent processing for motion perception and smooth pursuit eye movements: A review,” </w:t>
      </w:r>
      <w:r w:rsidRPr="00D4226E">
        <w:rPr>
          <w:rFonts w:ascii="Calibri" w:hAnsi="Calibri" w:cs="Calibri"/>
          <w:i/>
          <w:iCs/>
          <w:noProof/>
          <w:szCs w:val="24"/>
        </w:rPr>
        <w:t>Vision Res.</w:t>
      </w:r>
      <w:r w:rsidRPr="00D4226E">
        <w:rPr>
          <w:rFonts w:ascii="Calibri" w:hAnsi="Calibri" w:cs="Calibri"/>
          <w:noProof/>
          <w:szCs w:val="24"/>
        </w:rPr>
        <w:t>, vol. 51, no. 8, pp. 836–852, 2011.</w:t>
      </w:r>
    </w:p>
    <w:p w14:paraId="322ACB1B"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lastRenderedPageBreak/>
        <w:t>[37]</w:t>
      </w:r>
      <w:r w:rsidRPr="00D4226E">
        <w:rPr>
          <w:rFonts w:ascii="Calibri" w:hAnsi="Calibri" w:cs="Calibri"/>
          <w:noProof/>
          <w:szCs w:val="24"/>
        </w:rPr>
        <w:tab/>
        <w:t xml:space="preserve">M. K. Kaiser, “Angular velocity discrimination,” </w:t>
      </w:r>
      <w:r w:rsidRPr="00D4226E">
        <w:rPr>
          <w:rFonts w:ascii="Calibri" w:hAnsi="Calibri" w:cs="Calibri"/>
          <w:i/>
          <w:iCs/>
          <w:noProof/>
          <w:szCs w:val="24"/>
        </w:rPr>
        <w:t>Percept. Psychophys.</w:t>
      </w:r>
      <w:r w:rsidRPr="00D4226E">
        <w:rPr>
          <w:rFonts w:ascii="Calibri" w:hAnsi="Calibri" w:cs="Calibri"/>
          <w:noProof/>
          <w:szCs w:val="24"/>
        </w:rPr>
        <w:t>, vol. 47, no. 2, pp. 149–156, 1990.</w:t>
      </w:r>
    </w:p>
    <w:p w14:paraId="2EBEA805"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38]</w:t>
      </w:r>
      <w:r w:rsidRPr="00D4226E">
        <w:rPr>
          <w:rFonts w:ascii="Calibri" w:hAnsi="Calibri" w:cs="Calibri"/>
          <w:noProof/>
          <w:szCs w:val="24"/>
        </w:rPr>
        <w:tab/>
        <w:t xml:space="preserve">A. A. Schoups, R. Vogels, and G. A. Orban, “Human perceptual learning in identifying the oblique orientation: retinotopy, orientation specificity and monocularity.,” </w:t>
      </w:r>
      <w:r w:rsidRPr="00D4226E">
        <w:rPr>
          <w:rFonts w:ascii="Calibri" w:hAnsi="Calibri" w:cs="Calibri"/>
          <w:i/>
          <w:iCs/>
          <w:noProof/>
          <w:szCs w:val="24"/>
        </w:rPr>
        <w:t>J. Physiol.</w:t>
      </w:r>
      <w:r w:rsidRPr="00D4226E">
        <w:rPr>
          <w:rFonts w:ascii="Calibri" w:hAnsi="Calibri" w:cs="Calibri"/>
          <w:noProof/>
          <w:szCs w:val="24"/>
        </w:rPr>
        <w:t>, vol. 483, no. 3, pp. 797–810, 1995.</w:t>
      </w:r>
    </w:p>
    <w:p w14:paraId="6340A028"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39]</w:t>
      </w:r>
      <w:r w:rsidRPr="00D4226E">
        <w:rPr>
          <w:rFonts w:ascii="Calibri" w:hAnsi="Calibri" w:cs="Calibri"/>
          <w:noProof/>
          <w:szCs w:val="24"/>
        </w:rPr>
        <w:tab/>
        <w:t xml:space="preserve">J. F. Norman, J. T. Todd, V. J. Perotti, and J. S. Tittle, “The Visual Perception of Three-Dimensional Length,” </w:t>
      </w:r>
      <w:r w:rsidRPr="00D4226E">
        <w:rPr>
          <w:rFonts w:ascii="Calibri" w:hAnsi="Calibri" w:cs="Calibri"/>
          <w:i/>
          <w:iCs/>
          <w:noProof/>
          <w:szCs w:val="24"/>
        </w:rPr>
        <w:t>J. Exp. Psychol. Hum. Percept. Perform.</w:t>
      </w:r>
      <w:r w:rsidRPr="00D4226E">
        <w:rPr>
          <w:rFonts w:ascii="Calibri" w:hAnsi="Calibri" w:cs="Calibri"/>
          <w:noProof/>
          <w:szCs w:val="24"/>
        </w:rPr>
        <w:t>, vol. 22, no. 1, pp. 173–186, 1996.</w:t>
      </w:r>
    </w:p>
    <w:p w14:paraId="414CFE4A"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40]</w:t>
      </w:r>
      <w:r w:rsidRPr="00D4226E">
        <w:rPr>
          <w:rFonts w:ascii="Calibri" w:hAnsi="Calibri" w:cs="Calibri"/>
          <w:noProof/>
          <w:szCs w:val="24"/>
        </w:rPr>
        <w:tab/>
        <w:t xml:space="preserve">B. Jörges, L. Hagenfeld, and J. López-Moliner, “The use of visual cues in gravity judgements on parabolic motion,” </w:t>
      </w:r>
      <w:r w:rsidRPr="00D4226E">
        <w:rPr>
          <w:rFonts w:ascii="Calibri" w:hAnsi="Calibri" w:cs="Calibri"/>
          <w:i/>
          <w:iCs/>
          <w:noProof/>
          <w:szCs w:val="24"/>
        </w:rPr>
        <w:t>Vision Res.</w:t>
      </w:r>
      <w:r w:rsidRPr="00D4226E">
        <w:rPr>
          <w:rFonts w:ascii="Calibri" w:hAnsi="Calibri" w:cs="Calibri"/>
          <w:noProof/>
          <w:szCs w:val="24"/>
        </w:rPr>
        <w:t>, vol. 149, pp. 47–58, Aug. 2018.</w:t>
      </w:r>
    </w:p>
    <w:p w14:paraId="41C43BF8"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41]</w:t>
      </w:r>
      <w:r w:rsidRPr="00D4226E">
        <w:rPr>
          <w:rFonts w:ascii="Calibri" w:hAnsi="Calibri" w:cs="Calibri"/>
          <w:noProof/>
          <w:szCs w:val="24"/>
        </w:rPr>
        <w:tab/>
        <w:t xml:space="preserve">P. Werkhoven, H. P. Snippe, and T. Alexander, “Visual processing of optic acceleration,” </w:t>
      </w:r>
      <w:r w:rsidRPr="00D4226E">
        <w:rPr>
          <w:rFonts w:ascii="Calibri" w:hAnsi="Calibri" w:cs="Calibri"/>
          <w:i/>
          <w:iCs/>
          <w:noProof/>
          <w:szCs w:val="24"/>
        </w:rPr>
        <w:t>Vision Res.</w:t>
      </w:r>
      <w:r w:rsidRPr="00D4226E">
        <w:rPr>
          <w:rFonts w:ascii="Calibri" w:hAnsi="Calibri" w:cs="Calibri"/>
          <w:noProof/>
          <w:szCs w:val="24"/>
        </w:rPr>
        <w:t>, vol. 32, no. 12, pp. 2313–2329, 1992.</w:t>
      </w:r>
    </w:p>
    <w:p w14:paraId="203D5FD4"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42]</w:t>
      </w:r>
      <w:r w:rsidRPr="00D4226E">
        <w:rPr>
          <w:rFonts w:ascii="Calibri" w:hAnsi="Calibri" w:cs="Calibri"/>
          <w:noProof/>
          <w:szCs w:val="24"/>
        </w:rPr>
        <w:tab/>
        <w:t xml:space="preserve">J. A. Nelder and R. Mead, “A Simplex Method for Function Minimization,” </w:t>
      </w:r>
      <w:r w:rsidRPr="00D4226E">
        <w:rPr>
          <w:rFonts w:ascii="Calibri" w:hAnsi="Calibri" w:cs="Calibri"/>
          <w:i/>
          <w:iCs/>
          <w:noProof/>
          <w:szCs w:val="24"/>
        </w:rPr>
        <w:t>Comput. J.</w:t>
      </w:r>
      <w:r w:rsidRPr="00D4226E">
        <w:rPr>
          <w:rFonts w:ascii="Calibri" w:hAnsi="Calibri" w:cs="Calibri"/>
          <w:noProof/>
          <w:szCs w:val="24"/>
        </w:rPr>
        <w:t>, vol. 7, no. 4, pp. 308–313, 1965.</w:t>
      </w:r>
    </w:p>
    <w:p w14:paraId="6D920D79"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43]</w:t>
      </w:r>
      <w:r w:rsidRPr="00D4226E">
        <w:rPr>
          <w:rFonts w:ascii="Calibri" w:hAnsi="Calibri" w:cs="Calibri"/>
          <w:noProof/>
          <w:szCs w:val="24"/>
        </w:rPr>
        <w:tab/>
        <w:t xml:space="preserve">S. P. McKee, “A local mechanism for differential velocity detection,” </w:t>
      </w:r>
      <w:r w:rsidRPr="00D4226E">
        <w:rPr>
          <w:rFonts w:ascii="Calibri" w:hAnsi="Calibri" w:cs="Calibri"/>
          <w:i/>
          <w:iCs/>
          <w:noProof/>
          <w:szCs w:val="24"/>
        </w:rPr>
        <w:t>Vision Res.</w:t>
      </w:r>
      <w:r w:rsidRPr="00D4226E">
        <w:rPr>
          <w:rFonts w:ascii="Calibri" w:hAnsi="Calibri" w:cs="Calibri"/>
          <w:noProof/>
          <w:szCs w:val="24"/>
        </w:rPr>
        <w:t>, vol. 21, no. 4, pp. 491–500, 1981.</w:t>
      </w:r>
    </w:p>
    <w:p w14:paraId="171BC369"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44]</w:t>
      </w:r>
      <w:r w:rsidRPr="00D4226E">
        <w:rPr>
          <w:rFonts w:ascii="Calibri" w:hAnsi="Calibri" w:cs="Calibri"/>
          <w:noProof/>
          <w:szCs w:val="24"/>
        </w:rPr>
        <w:tab/>
        <w:t xml:space="preserve">S. J. Bennett and N. Benguigui, “Is Acceleration Used for Ocular Pursuit and Spatial Estimation during Prediction Motion?,” </w:t>
      </w:r>
      <w:r w:rsidRPr="00D4226E">
        <w:rPr>
          <w:rFonts w:ascii="Calibri" w:hAnsi="Calibri" w:cs="Calibri"/>
          <w:i/>
          <w:iCs/>
          <w:noProof/>
          <w:szCs w:val="24"/>
        </w:rPr>
        <w:t>PLoS One</w:t>
      </w:r>
      <w:r w:rsidRPr="00D4226E">
        <w:rPr>
          <w:rFonts w:ascii="Calibri" w:hAnsi="Calibri" w:cs="Calibri"/>
          <w:noProof/>
          <w:szCs w:val="24"/>
        </w:rPr>
        <w:t>, vol. 8, no. 5, 2013.</w:t>
      </w:r>
    </w:p>
    <w:p w14:paraId="1F244EB7"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szCs w:val="24"/>
        </w:rPr>
      </w:pPr>
      <w:r w:rsidRPr="00D4226E">
        <w:rPr>
          <w:rFonts w:ascii="Calibri" w:hAnsi="Calibri" w:cs="Calibri"/>
          <w:noProof/>
          <w:szCs w:val="24"/>
        </w:rPr>
        <w:t>[45]</w:t>
      </w:r>
      <w:r w:rsidRPr="00D4226E">
        <w:rPr>
          <w:rFonts w:ascii="Calibri" w:hAnsi="Calibri" w:cs="Calibri"/>
          <w:noProof/>
          <w:szCs w:val="24"/>
        </w:rPr>
        <w:tab/>
        <w:t xml:space="preserve">N. Benguigui, H. Ripoll, and M. P. Broderick, “Time-to-contact estimation of accelerated stimuli is based on first-order information.,” </w:t>
      </w:r>
      <w:r w:rsidRPr="00D4226E">
        <w:rPr>
          <w:rFonts w:ascii="Calibri" w:hAnsi="Calibri" w:cs="Calibri"/>
          <w:i/>
          <w:iCs/>
          <w:noProof/>
          <w:szCs w:val="24"/>
        </w:rPr>
        <w:t>J. Exp. Psychol. Hum. Percept. Perform.</w:t>
      </w:r>
      <w:r w:rsidRPr="00D4226E">
        <w:rPr>
          <w:rFonts w:ascii="Calibri" w:hAnsi="Calibri" w:cs="Calibri"/>
          <w:noProof/>
          <w:szCs w:val="24"/>
        </w:rPr>
        <w:t>, vol. 29, no. 6, pp. 1083–1101, 2003.</w:t>
      </w:r>
    </w:p>
    <w:p w14:paraId="4EEC8577" w14:textId="77777777" w:rsidR="00D4226E" w:rsidRPr="00D4226E" w:rsidRDefault="00D4226E" w:rsidP="00D4226E">
      <w:pPr>
        <w:widowControl w:val="0"/>
        <w:autoSpaceDE w:val="0"/>
        <w:autoSpaceDN w:val="0"/>
        <w:adjustRightInd w:val="0"/>
        <w:spacing w:line="480" w:lineRule="auto"/>
        <w:ind w:left="640" w:hanging="640"/>
        <w:rPr>
          <w:rFonts w:ascii="Calibri" w:hAnsi="Calibri" w:cs="Calibri"/>
          <w:noProof/>
        </w:rPr>
      </w:pPr>
      <w:r w:rsidRPr="00D4226E">
        <w:rPr>
          <w:rFonts w:ascii="Calibri" w:hAnsi="Calibri" w:cs="Calibri"/>
          <w:noProof/>
          <w:szCs w:val="24"/>
        </w:rPr>
        <w:t>[46]</w:t>
      </w:r>
      <w:r w:rsidRPr="00D4226E">
        <w:rPr>
          <w:rFonts w:ascii="Calibri" w:hAnsi="Calibri" w:cs="Calibri"/>
          <w:noProof/>
          <w:szCs w:val="24"/>
        </w:rPr>
        <w:tab/>
        <w:t xml:space="preserve">E. Brenner </w:t>
      </w:r>
      <w:r w:rsidRPr="00D4226E">
        <w:rPr>
          <w:rFonts w:ascii="Calibri" w:hAnsi="Calibri" w:cs="Calibri"/>
          <w:i/>
          <w:iCs/>
          <w:noProof/>
          <w:szCs w:val="24"/>
        </w:rPr>
        <w:t>et al.</w:t>
      </w:r>
      <w:r w:rsidRPr="00D4226E">
        <w:rPr>
          <w:rFonts w:ascii="Calibri" w:hAnsi="Calibri" w:cs="Calibri"/>
          <w:noProof/>
          <w:szCs w:val="24"/>
        </w:rPr>
        <w:t xml:space="preserve">, “How can people be so good at intercepting accelerating objects if they are so </w:t>
      </w:r>
      <w:r w:rsidRPr="00D4226E">
        <w:rPr>
          <w:rFonts w:ascii="Calibri" w:hAnsi="Calibri" w:cs="Calibri"/>
          <w:noProof/>
          <w:szCs w:val="24"/>
        </w:rPr>
        <w:lastRenderedPageBreak/>
        <w:t xml:space="preserve">poor at visually judging acceleration?,” </w:t>
      </w:r>
      <w:r w:rsidRPr="00D4226E">
        <w:rPr>
          <w:rFonts w:ascii="Calibri" w:hAnsi="Calibri" w:cs="Calibri"/>
          <w:i/>
          <w:iCs/>
          <w:noProof/>
          <w:szCs w:val="24"/>
        </w:rPr>
        <w:t>Iperception.</w:t>
      </w:r>
      <w:r w:rsidRPr="00D4226E">
        <w:rPr>
          <w:rFonts w:ascii="Calibri" w:hAnsi="Calibri" w:cs="Calibri"/>
          <w:noProof/>
          <w:szCs w:val="24"/>
        </w:rPr>
        <w:t>, vol. 7, no. 1, pp. 1–13, 2016.</w:t>
      </w:r>
    </w:p>
    <w:p w14:paraId="65F45E85" w14:textId="538C7E83" w:rsidR="00E32BF5" w:rsidRPr="007A55DF" w:rsidRDefault="00FE16F2" w:rsidP="00BE7928">
      <w:pPr>
        <w:spacing w:line="480" w:lineRule="auto"/>
      </w:pPr>
      <w:r>
        <w:rPr>
          <w:lang w:val="es-ES"/>
        </w:rPr>
        <w:fldChar w:fldCharType="end"/>
      </w:r>
    </w:p>
    <w:p w14:paraId="5963B544" w14:textId="60BEB965" w:rsidR="00E2668D" w:rsidRPr="00E23038" w:rsidRDefault="00E2668D" w:rsidP="00E2668D">
      <w:pPr>
        <w:pStyle w:val="Caption"/>
        <w:spacing w:line="276" w:lineRule="auto"/>
        <w:jc w:val="both"/>
        <w:rPr>
          <w:lang w:val="en-US"/>
        </w:rPr>
      </w:pPr>
      <w:r w:rsidRPr="00E23038">
        <w:rPr>
          <w:lang w:val="en-US"/>
        </w:rPr>
        <w:t xml:space="preserve">Figure </w:t>
      </w:r>
      <w:r>
        <w:fldChar w:fldCharType="begin"/>
      </w:r>
      <w:r w:rsidRPr="00E23038">
        <w:rPr>
          <w:lang w:val="en-US"/>
        </w:rPr>
        <w:instrText xml:space="preserve"> SEQ Figure \* ARABIC </w:instrText>
      </w:r>
      <w:r>
        <w:fldChar w:fldCharType="separate"/>
      </w:r>
      <w:r w:rsidR="00DD2B0B">
        <w:rPr>
          <w:noProof/>
          <w:lang w:val="en-US"/>
        </w:rPr>
        <w:t>1</w:t>
      </w:r>
      <w:r>
        <w:fldChar w:fldCharType="end"/>
      </w:r>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59E7E70F" w14:textId="3E07C51E" w:rsidR="00E2668D" w:rsidRPr="00820822" w:rsidRDefault="00E2668D" w:rsidP="00E2668D">
      <w:pPr>
        <w:pStyle w:val="Caption"/>
        <w:spacing w:line="276" w:lineRule="auto"/>
        <w:jc w:val="both"/>
        <w:rPr>
          <w:lang w:val="en-US"/>
        </w:rPr>
      </w:pPr>
      <w:bookmarkStart w:id="13" w:name="_Ref37850406"/>
      <w:r w:rsidRPr="00820822">
        <w:rPr>
          <w:lang w:val="en-US"/>
        </w:rPr>
        <w:t xml:space="preserve">Figure </w:t>
      </w:r>
      <w:r>
        <w:fldChar w:fldCharType="begin"/>
      </w:r>
      <w:r w:rsidRPr="00820822">
        <w:rPr>
          <w:lang w:val="en-US"/>
        </w:rPr>
        <w:instrText xml:space="preserve"> SEQ Figure \* ARABIC </w:instrText>
      </w:r>
      <w:r>
        <w:fldChar w:fldCharType="separate"/>
      </w:r>
      <w:r w:rsidR="00DD2B0B">
        <w:rPr>
          <w:noProof/>
          <w:lang w:val="en-US"/>
        </w:rPr>
        <w:t>2</w:t>
      </w:r>
      <w:r>
        <w:fldChar w:fldCharType="end"/>
      </w:r>
      <w:bookmarkEnd w:id="13"/>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 Figure from (Jörges &amp; López-Moliner 2019).</w:t>
      </w:r>
    </w:p>
    <w:p w14:paraId="10CD3A5E" w14:textId="10DA3FDD" w:rsidR="00E2668D" w:rsidRPr="00BE7928" w:rsidRDefault="00E2668D" w:rsidP="00E2668D">
      <w:pPr>
        <w:pStyle w:val="Caption"/>
        <w:spacing w:line="276" w:lineRule="auto"/>
        <w:jc w:val="both"/>
        <w:rPr>
          <w:lang w:val="en-US"/>
        </w:rPr>
      </w:pPr>
      <w:bookmarkStart w:id="14" w:name="_Ref38052355"/>
      <w:bookmarkStart w:id="15" w:name="_Ref27671330"/>
      <w:r w:rsidRPr="00F515FC">
        <w:rPr>
          <w:lang w:val="en-US"/>
        </w:rPr>
        <w:t xml:space="preserve">Figure </w:t>
      </w:r>
      <w:r>
        <w:fldChar w:fldCharType="begin"/>
      </w:r>
      <w:r w:rsidRPr="00F515FC">
        <w:rPr>
          <w:lang w:val="en-US"/>
        </w:rPr>
        <w:instrText xml:space="preserve"> SEQ Figure \* ARABIC </w:instrText>
      </w:r>
      <w:r>
        <w:fldChar w:fldCharType="separate"/>
      </w:r>
      <w:r w:rsidR="00DD2B0B">
        <w:rPr>
          <w:noProof/>
          <w:lang w:val="en-US"/>
        </w:rPr>
        <w:t>3</w:t>
      </w:r>
      <w:r>
        <w:fldChar w:fldCharType="end"/>
      </w:r>
      <w:bookmarkEnd w:id="14"/>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15"/>
    </w:p>
    <w:p w14:paraId="3B01C0B6" w14:textId="0EC035CC" w:rsidR="00E2668D" w:rsidRPr="00481674" w:rsidRDefault="00E2668D" w:rsidP="00E2668D">
      <w:pPr>
        <w:pStyle w:val="Caption"/>
        <w:spacing w:line="276" w:lineRule="auto"/>
        <w:jc w:val="both"/>
        <w:rPr>
          <w:rFonts w:eastAsiaTheme="minorEastAsia"/>
          <w:i w:val="0"/>
          <w:color w:val="auto"/>
          <w:sz w:val="22"/>
          <w:szCs w:val="22"/>
          <w:lang w:val="en-US"/>
        </w:rPr>
      </w:pPr>
      <w:bookmarkStart w:id="16" w:name="_Ref27880460"/>
      <w:r w:rsidRPr="00E7767D">
        <w:rPr>
          <w:lang w:val="en-US"/>
        </w:rPr>
        <w:t xml:space="preserve">Figure </w:t>
      </w:r>
      <w:r>
        <w:fldChar w:fldCharType="begin"/>
      </w:r>
      <w:r w:rsidRPr="00E7767D">
        <w:rPr>
          <w:lang w:val="en-US"/>
        </w:rPr>
        <w:instrText xml:space="preserve"> SEQ Figure \* ARABIC </w:instrText>
      </w:r>
      <w:r>
        <w:fldChar w:fldCharType="separate"/>
      </w:r>
      <w:r w:rsidR="00DD2B0B">
        <w:rPr>
          <w:noProof/>
          <w:lang w:val="en-US"/>
        </w:rPr>
        <w:t>4</w:t>
      </w:r>
      <w:r>
        <w:fldChar w:fldCharType="end"/>
      </w:r>
      <w:bookmarkEnd w:id="16"/>
      <w:r w:rsidRPr="00E7767D">
        <w:rPr>
          <w:lang w:val="en-US"/>
        </w:rPr>
        <w:t>: Mean temporal errors t</w:t>
      </w:r>
      <w:r>
        <w:rPr>
          <w:lang w:val="en-US"/>
        </w:rPr>
        <w:t>hat we observed in our participants (across participants in blue, and for each participant separately in shades of grey), simulated taking the Aubert-Fleischl phenomenon into account (light red) and simulated without taking the phenomenon into account for the different conditions. The right column represents values for the Long Occlusion condition, while the left column represents the Short Occlusion condition. The upper row shows values for an initial vertical velocity of 4.5 m/s, while the lower row represents initial vertical velocities of 6 m/s. Note that the standard errors for the observed errors are so small that all error bars fall well within the area covered b</w:t>
      </w:r>
      <w:r w:rsidRPr="00481674">
        <w:rPr>
          <w:lang w:val="en-US"/>
        </w:rPr>
        <w:t>y</w:t>
      </w:r>
      <w:r>
        <w:rPr>
          <w:lang w:val="en-US"/>
        </w:rPr>
        <w:t xml:space="preserve"> the dots.</w:t>
      </w:r>
    </w:p>
    <w:p w14:paraId="2034F9AB" w14:textId="39796FC9" w:rsidR="00E2668D" w:rsidRPr="00E72229" w:rsidRDefault="00E2668D" w:rsidP="00E2668D">
      <w:pPr>
        <w:pStyle w:val="Caption"/>
        <w:spacing w:line="276" w:lineRule="auto"/>
        <w:jc w:val="both"/>
        <w:rPr>
          <w:rFonts w:eastAsiaTheme="minorEastAsia"/>
          <w:lang w:val="en-US"/>
        </w:rPr>
      </w:pPr>
      <w:bookmarkStart w:id="17" w:name="_Ref28582960"/>
      <w:bookmarkStart w:id="18" w:name="_Ref29906092"/>
      <w:r w:rsidRPr="00E72229">
        <w:rPr>
          <w:lang w:val="en-US"/>
        </w:rPr>
        <w:t xml:space="preserve">Figure </w:t>
      </w:r>
      <w:r>
        <w:fldChar w:fldCharType="begin"/>
      </w:r>
      <w:r w:rsidRPr="00E72229">
        <w:rPr>
          <w:lang w:val="en-US"/>
        </w:rPr>
        <w:instrText xml:space="preserve"> SEQ Figure \* ARABIC </w:instrText>
      </w:r>
      <w:r>
        <w:fldChar w:fldCharType="separate"/>
      </w:r>
      <w:r w:rsidR="00DD2B0B">
        <w:rPr>
          <w:noProof/>
          <w:lang w:val="en-US"/>
        </w:rPr>
        <w:t>5</w:t>
      </w:r>
      <w:r>
        <w:fldChar w:fldCharType="end"/>
      </w:r>
      <w:bookmarkEnd w:id="17"/>
      <w:r w:rsidRPr="00E72229">
        <w:rPr>
          <w:lang w:val="en-US"/>
        </w:rPr>
        <w:t>:</w:t>
      </w:r>
      <w:r>
        <w:rPr>
          <w:lang w:val="en-US"/>
        </w:rPr>
        <w:t xml:space="preserve"> Predictions for different standard deviations chosen for different parameters in our model.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w:t>
      </w:r>
      <w:proofErr w:type="gramStart"/>
      <w:r>
        <w:rPr>
          <w:lang w:val="en-US"/>
        </w:rPr>
        <w:t>gravity</w:t>
      </w:r>
      <w:proofErr w:type="gramEnd"/>
      <w:r>
        <w:rPr>
          <w:lang w:val="en-US"/>
        </w:rPr>
        <w:t xml:space="preserve"> and the remaining error. The baseline values are 0.148 for distance and velocity, 0.1 for gravity and 0.05 for the remaining (motor) error. A. Predictions for five standardized standard deviations for the perceived distance (0.1-0.3 m). B. Predictions for five standard deviations for the remaining (motor) error (0.02-0.1 s), modelled as independent of and constant across initial velocities, </w:t>
      </w:r>
      <w:proofErr w:type="gramStart"/>
      <w:r>
        <w:rPr>
          <w:lang w:val="en-US"/>
        </w:rPr>
        <w:t>gravities</w:t>
      </w:r>
      <w:proofErr w:type="gramEnd"/>
      <w:r>
        <w:rPr>
          <w:lang w:val="en-US"/>
        </w:rPr>
        <w:t xml:space="preserve"> and occlusion conditions. C. Predictions for five different standardized standard deviations for the last perceived velocity (0.1-0.3 m/s). D. Predictions for five different standardized standard deviations for the represented gravity (0.02-0.18 m/s²).</w:t>
      </w:r>
      <w:bookmarkEnd w:id="18"/>
    </w:p>
    <w:p w14:paraId="1D1045C5" w14:textId="470A6B2C" w:rsidR="00E2668D" w:rsidRDefault="00E2668D" w:rsidP="00E2668D">
      <w:pPr>
        <w:pStyle w:val="Caption"/>
        <w:spacing w:line="276" w:lineRule="auto"/>
        <w:jc w:val="both"/>
        <w:rPr>
          <w:lang w:val="en-US"/>
        </w:rPr>
      </w:pPr>
      <w:bookmarkStart w:id="19" w:name="_Ref28033242"/>
      <w:r w:rsidRPr="00456512">
        <w:rPr>
          <w:lang w:val="en-US"/>
        </w:rPr>
        <w:t xml:space="preserve">Figure </w:t>
      </w:r>
      <w:r>
        <w:fldChar w:fldCharType="begin"/>
      </w:r>
      <w:r w:rsidRPr="00456512">
        <w:rPr>
          <w:lang w:val="en-US"/>
        </w:rPr>
        <w:instrText xml:space="preserve"> SEQ Figure \* ARABIC </w:instrText>
      </w:r>
      <w:r>
        <w:fldChar w:fldCharType="separate"/>
      </w:r>
      <w:r w:rsidR="00DD2B0B">
        <w:rPr>
          <w:noProof/>
          <w:lang w:val="en-US"/>
        </w:rPr>
        <w:t>6</w:t>
      </w:r>
      <w:r>
        <w:fldChar w:fldCharType="end"/>
      </w:r>
      <w:bookmarkEnd w:id="19"/>
      <w:r w:rsidRPr="00456512">
        <w:rPr>
          <w:lang w:val="en-US"/>
        </w:rPr>
        <w:t xml:space="preserve">: </w:t>
      </w:r>
      <w:bookmarkStart w:id="20" w:name="_Hlk30683887"/>
      <w:r>
        <w:rPr>
          <w:lang w:val="en-US"/>
        </w:rPr>
        <w:t>A. Root mean square errors (RMSE)</w:t>
      </w:r>
      <w:bookmarkEnd w:id="20"/>
      <w:r w:rsidRPr="00456512">
        <w:rPr>
          <w:lang w:val="en-US"/>
        </w:rPr>
        <w:t xml:space="preserve"> b</w:t>
      </w:r>
      <w:r>
        <w:rPr>
          <w:lang w:val="en-US"/>
        </w:rPr>
        <w:t>etween the standard deviation of timing errors simulated based on different motor errors (between 0.00 and 0.07 s) and the standard deviation of observed timing errors. B. Root mean square errors (RMSE)</w:t>
      </w:r>
      <w:r w:rsidRPr="00456512">
        <w:rPr>
          <w:lang w:val="en-US"/>
        </w:rPr>
        <w:t xml:space="preserve"> b</w:t>
      </w:r>
      <w:r>
        <w:rPr>
          <w:lang w:val="en-US"/>
        </w:rPr>
        <w:t>etween the standard deviation of timing errors simulated based on different standard deviations of the gravity prior between 0.15 and 0.25*9.81 m/s² and the standard deviation of observed timing errors.</w:t>
      </w:r>
    </w:p>
    <w:p w14:paraId="71FD01F2" w14:textId="4B53EB68" w:rsidR="00E2668D" w:rsidRPr="00905A4B" w:rsidRDefault="00E2668D" w:rsidP="00E2668D">
      <w:pPr>
        <w:pStyle w:val="Caption"/>
        <w:spacing w:line="276" w:lineRule="auto"/>
        <w:jc w:val="both"/>
        <w:rPr>
          <w:rFonts w:eastAsiaTheme="minorEastAsia"/>
          <w:lang w:val="en-US"/>
        </w:rPr>
      </w:pPr>
      <w:bookmarkStart w:id="21" w:name="_Ref30470787"/>
      <w:r w:rsidRPr="00905A4B">
        <w:rPr>
          <w:lang w:val="en-US"/>
        </w:rPr>
        <w:t xml:space="preserve">Figure </w:t>
      </w:r>
      <w:r>
        <w:fldChar w:fldCharType="begin"/>
      </w:r>
      <w:r w:rsidRPr="00905A4B">
        <w:rPr>
          <w:lang w:val="en-US"/>
        </w:rPr>
        <w:instrText xml:space="preserve"> SEQ Figure \* ARABIC </w:instrText>
      </w:r>
      <w:r>
        <w:fldChar w:fldCharType="separate"/>
      </w:r>
      <w:r w:rsidR="00DD2B0B">
        <w:rPr>
          <w:noProof/>
          <w:lang w:val="en-US"/>
        </w:rPr>
        <w:t>7</w:t>
      </w:r>
      <w:r>
        <w:fldChar w:fldCharType="end"/>
      </w:r>
      <w:bookmarkEnd w:id="21"/>
      <w:r w:rsidRPr="00905A4B">
        <w:rPr>
          <w:lang w:val="en-US"/>
        </w:rPr>
        <w:t>: Observed</w:t>
      </w:r>
      <w:r>
        <w:rPr>
          <w:lang w:val="en-US"/>
        </w:rPr>
        <w:t xml:space="preserve"> and Simulated</w:t>
      </w:r>
      <w:r w:rsidRPr="00905A4B">
        <w:rPr>
          <w:lang w:val="en-US"/>
        </w:rPr>
        <w:t xml:space="preserve"> Standard Deviations </w:t>
      </w:r>
      <w:r>
        <w:rPr>
          <w:lang w:val="en-US"/>
        </w:rPr>
        <w:t>separated by Occlusion Condition, initial vertical velocity and presented gravity. Blue indicates the observed standard deviations across subjects, while the standard deviations simulated through the two-step process (Method 1) are coded light red and the standard deviations simulated through the two-parameter fit (Method 2) are coded solid red.</w:t>
      </w:r>
    </w:p>
    <w:p w14:paraId="41B7472E" w14:textId="77777777" w:rsidR="009D0F04" w:rsidRPr="0076625F" w:rsidRDefault="009D0F04" w:rsidP="00BE7928">
      <w:pPr>
        <w:spacing w:line="480" w:lineRule="auto"/>
      </w:pPr>
    </w:p>
    <w:sectPr w:rsidR="009D0F04" w:rsidRPr="0076625F" w:rsidSect="00691FD8">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605938" w14:textId="77777777" w:rsidR="00797A23" w:rsidRDefault="00797A23" w:rsidP="00605540">
      <w:pPr>
        <w:spacing w:after="0" w:line="240" w:lineRule="auto"/>
      </w:pPr>
      <w:r>
        <w:separator/>
      </w:r>
    </w:p>
  </w:endnote>
  <w:endnote w:type="continuationSeparator" w:id="0">
    <w:p w14:paraId="092323AD" w14:textId="77777777" w:rsidR="00797A23" w:rsidRDefault="00797A23" w:rsidP="00605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0017032"/>
      <w:docPartObj>
        <w:docPartGallery w:val="Page Numbers (Bottom of Page)"/>
        <w:docPartUnique/>
      </w:docPartObj>
    </w:sdtPr>
    <w:sdtEndPr>
      <w:rPr>
        <w:noProof/>
      </w:rPr>
    </w:sdtEndPr>
    <w:sdtContent>
      <w:p w14:paraId="42CB8961" w14:textId="702CEA02" w:rsidR="00630F35" w:rsidRDefault="00630F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C4A142" w14:textId="77777777" w:rsidR="00630F35" w:rsidRDefault="00630F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8C669E" w14:textId="77777777" w:rsidR="00797A23" w:rsidRDefault="00797A23" w:rsidP="00605540">
      <w:pPr>
        <w:spacing w:after="0" w:line="240" w:lineRule="auto"/>
      </w:pPr>
      <w:r>
        <w:separator/>
      </w:r>
    </w:p>
  </w:footnote>
  <w:footnote w:type="continuationSeparator" w:id="0">
    <w:p w14:paraId="531C66B9" w14:textId="77777777" w:rsidR="00797A23" w:rsidRDefault="00797A23" w:rsidP="006055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1E41"/>
    <w:rsid w:val="00006956"/>
    <w:rsid w:val="00010AD7"/>
    <w:rsid w:val="00015257"/>
    <w:rsid w:val="0002646B"/>
    <w:rsid w:val="00036B8B"/>
    <w:rsid w:val="00041577"/>
    <w:rsid w:val="00045302"/>
    <w:rsid w:val="00054679"/>
    <w:rsid w:val="00064760"/>
    <w:rsid w:val="00066ACE"/>
    <w:rsid w:val="00066F10"/>
    <w:rsid w:val="00075E5E"/>
    <w:rsid w:val="00080B7F"/>
    <w:rsid w:val="00087BBF"/>
    <w:rsid w:val="00090B49"/>
    <w:rsid w:val="00094829"/>
    <w:rsid w:val="00096C14"/>
    <w:rsid w:val="000A198D"/>
    <w:rsid w:val="000A5B70"/>
    <w:rsid w:val="000A5C20"/>
    <w:rsid w:val="000B263C"/>
    <w:rsid w:val="000C63D1"/>
    <w:rsid w:val="000E1327"/>
    <w:rsid w:val="000E5032"/>
    <w:rsid w:val="000E612A"/>
    <w:rsid w:val="000F7858"/>
    <w:rsid w:val="00103427"/>
    <w:rsid w:val="001063C4"/>
    <w:rsid w:val="00111D96"/>
    <w:rsid w:val="00112346"/>
    <w:rsid w:val="001176A9"/>
    <w:rsid w:val="00121569"/>
    <w:rsid w:val="00130202"/>
    <w:rsid w:val="00131100"/>
    <w:rsid w:val="00153916"/>
    <w:rsid w:val="00157060"/>
    <w:rsid w:val="0016268C"/>
    <w:rsid w:val="00166D57"/>
    <w:rsid w:val="00172469"/>
    <w:rsid w:val="00177A30"/>
    <w:rsid w:val="00184781"/>
    <w:rsid w:val="001876A9"/>
    <w:rsid w:val="00187C34"/>
    <w:rsid w:val="001906EB"/>
    <w:rsid w:val="001908AE"/>
    <w:rsid w:val="001940CF"/>
    <w:rsid w:val="001977EA"/>
    <w:rsid w:val="001A2453"/>
    <w:rsid w:val="001A2844"/>
    <w:rsid w:val="001A57F8"/>
    <w:rsid w:val="001B0843"/>
    <w:rsid w:val="001B0D87"/>
    <w:rsid w:val="001B621A"/>
    <w:rsid w:val="001C29B3"/>
    <w:rsid w:val="001C3968"/>
    <w:rsid w:val="001D4CE3"/>
    <w:rsid w:val="001E204F"/>
    <w:rsid w:val="001E245D"/>
    <w:rsid w:val="001E2CFE"/>
    <w:rsid w:val="001E6CE7"/>
    <w:rsid w:val="001F2F0B"/>
    <w:rsid w:val="00210C53"/>
    <w:rsid w:val="002175DD"/>
    <w:rsid w:val="00230834"/>
    <w:rsid w:val="00231D10"/>
    <w:rsid w:val="00236BC9"/>
    <w:rsid w:val="002438E6"/>
    <w:rsid w:val="0024603B"/>
    <w:rsid w:val="002502B8"/>
    <w:rsid w:val="00261379"/>
    <w:rsid w:val="00261565"/>
    <w:rsid w:val="0026775F"/>
    <w:rsid w:val="00277549"/>
    <w:rsid w:val="00282148"/>
    <w:rsid w:val="00282356"/>
    <w:rsid w:val="00283DC3"/>
    <w:rsid w:val="00285275"/>
    <w:rsid w:val="0029217A"/>
    <w:rsid w:val="00293D21"/>
    <w:rsid w:val="00297476"/>
    <w:rsid w:val="002A1A9B"/>
    <w:rsid w:val="002A271A"/>
    <w:rsid w:val="002A2F46"/>
    <w:rsid w:val="002A46A8"/>
    <w:rsid w:val="002A7435"/>
    <w:rsid w:val="002A7B37"/>
    <w:rsid w:val="002B2E0C"/>
    <w:rsid w:val="002B544F"/>
    <w:rsid w:val="002C490B"/>
    <w:rsid w:val="002D66FE"/>
    <w:rsid w:val="002F6546"/>
    <w:rsid w:val="00301367"/>
    <w:rsid w:val="00303A07"/>
    <w:rsid w:val="003101EB"/>
    <w:rsid w:val="0031432D"/>
    <w:rsid w:val="00314718"/>
    <w:rsid w:val="0031495E"/>
    <w:rsid w:val="00316387"/>
    <w:rsid w:val="00334100"/>
    <w:rsid w:val="00335AF6"/>
    <w:rsid w:val="003405B4"/>
    <w:rsid w:val="00343E05"/>
    <w:rsid w:val="00345C78"/>
    <w:rsid w:val="00355892"/>
    <w:rsid w:val="0036389C"/>
    <w:rsid w:val="00375F52"/>
    <w:rsid w:val="00385931"/>
    <w:rsid w:val="0038698B"/>
    <w:rsid w:val="003A000F"/>
    <w:rsid w:val="003A0E22"/>
    <w:rsid w:val="003A567D"/>
    <w:rsid w:val="003A56D0"/>
    <w:rsid w:val="003B08AF"/>
    <w:rsid w:val="003B7F63"/>
    <w:rsid w:val="003D34FE"/>
    <w:rsid w:val="003F1350"/>
    <w:rsid w:val="00402308"/>
    <w:rsid w:val="004054A3"/>
    <w:rsid w:val="00405FE3"/>
    <w:rsid w:val="00415D00"/>
    <w:rsid w:val="00424E1A"/>
    <w:rsid w:val="004338B5"/>
    <w:rsid w:val="00433A31"/>
    <w:rsid w:val="0045191F"/>
    <w:rsid w:val="00455516"/>
    <w:rsid w:val="00456512"/>
    <w:rsid w:val="00457B8C"/>
    <w:rsid w:val="004610E3"/>
    <w:rsid w:val="00466038"/>
    <w:rsid w:val="00481674"/>
    <w:rsid w:val="004840BE"/>
    <w:rsid w:val="00484F8A"/>
    <w:rsid w:val="004850CC"/>
    <w:rsid w:val="004851B6"/>
    <w:rsid w:val="0049013A"/>
    <w:rsid w:val="00490616"/>
    <w:rsid w:val="0049204E"/>
    <w:rsid w:val="00496BA5"/>
    <w:rsid w:val="004A0054"/>
    <w:rsid w:val="004A0320"/>
    <w:rsid w:val="004A3F9D"/>
    <w:rsid w:val="004A436E"/>
    <w:rsid w:val="004A4D6B"/>
    <w:rsid w:val="004A5F03"/>
    <w:rsid w:val="004A754A"/>
    <w:rsid w:val="004B0211"/>
    <w:rsid w:val="004B6CAB"/>
    <w:rsid w:val="004B77DC"/>
    <w:rsid w:val="004D128E"/>
    <w:rsid w:val="004D1B46"/>
    <w:rsid w:val="004D3366"/>
    <w:rsid w:val="004F7B12"/>
    <w:rsid w:val="005005C0"/>
    <w:rsid w:val="00502850"/>
    <w:rsid w:val="005068B6"/>
    <w:rsid w:val="00514798"/>
    <w:rsid w:val="00515BFC"/>
    <w:rsid w:val="00517EE5"/>
    <w:rsid w:val="00521481"/>
    <w:rsid w:val="005265F4"/>
    <w:rsid w:val="00531843"/>
    <w:rsid w:val="0053648B"/>
    <w:rsid w:val="005368D2"/>
    <w:rsid w:val="00540EB4"/>
    <w:rsid w:val="0054296B"/>
    <w:rsid w:val="00562DCA"/>
    <w:rsid w:val="00573E06"/>
    <w:rsid w:val="00580FFB"/>
    <w:rsid w:val="0058768C"/>
    <w:rsid w:val="00593E80"/>
    <w:rsid w:val="0059490A"/>
    <w:rsid w:val="00594C0B"/>
    <w:rsid w:val="00595505"/>
    <w:rsid w:val="00597433"/>
    <w:rsid w:val="00597583"/>
    <w:rsid w:val="005A3235"/>
    <w:rsid w:val="005B3488"/>
    <w:rsid w:val="005C2993"/>
    <w:rsid w:val="005C416B"/>
    <w:rsid w:val="005E359D"/>
    <w:rsid w:val="005E4668"/>
    <w:rsid w:val="005F22BB"/>
    <w:rsid w:val="005F517F"/>
    <w:rsid w:val="005F678A"/>
    <w:rsid w:val="00601B55"/>
    <w:rsid w:val="00604840"/>
    <w:rsid w:val="00605540"/>
    <w:rsid w:val="00612B5E"/>
    <w:rsid w:val="00613131"/>
    <w:rsid w:val="00616FA4"/>
    <w:rsid w:val="00625EC0"/>
    <w:rsid w:val="00630F35"/>
    <w:rsid w:val="00634877"/>
    <w:rsid w:val="00640D5C"/>
    <w:rsid w:val="0065543C"/>
    <w:rsid w:val="006565BE"/>
    <w:rsid w:val="006712CD"/>
    <w:rsid w:val="0067438C"/>
    <w:rsid w:val="0068122F"/>
    <w:rsid w:val="006839C2"/>
    <w:rsid w:val="0068529A"/>
    <w:rsid w:val="00691FD8"/>
    <w:rsid w:val="006B0775"/>
    <w:rsid w:val="006B288B"/>
    <w:rsid w:val="006B33E3"/>
    <w:rsid w:val="006B4496"/>
    <w:rsid w:val="006B5BAE"/>
    <w:rsid w:val="006C014A"/>
    <w:rsid w:val="006C2849"/>
    <w:rsid w:val="006C6CE5"/>
    <w:rsid w:val="006D11B3"/>
    <w:rsid w:val="006D354B"/>
    <w:rsid w:val="006D769B"/>
    <w:rsid w:val="006E01DB"/>
    <w:rsid w:val="006F086E"/>
    <w:rsid w:val="006F2C4E"/>
    <w:rsid w:val="006F3192"/>
    <w:rsid w:val="006F33E3"/>
    <w:rsid w:val="006F3EA2"/>
    <w:rsid w:val="006F6DF7"/>
    <w:rsid w:val="006F7F5C"/>
    <w:rsid w:val="00704BAC"/>
    <w:rsid w:val="00705322"/>
    <w:rsid w:val="007063F9"/>
    <w:rsid w:val="0071326F"/>
    <w:rsid w:val="0071650C"/>
    <w:rsid w:val="0073314D"/>
    <w:rsid w:val="0073633D"/>
    <w:rsid w:val="00741AD0"/>
    <w:rsid w:val="007434FD"/>
    <w:rsid w:val="00744972"/>
    <w:rsid w:val="00751554"/>
    <w:rsid w:val="00751D13"/>
    <w:rsid w:val="007520D2"/>
    <w:rsid w:val="00753203"/>
    <w:rsid w:val="0075723D"/>
    <w:rsid w:val="00757DFB"/>
    <w:rsid w:val="007614EE"/>
    <w:rsid w:val="007631C4"/>
    <w:rsid w:val="00763342"/>
    <w:rsid w:val="00763F65"/>
    <w:rsid w:val="0076625F"/>
    <w:rsid w:val="007774C7"/>
    <w:rsid w:val="007801C8"/>
    <w:rsid w:val="0079104E"/>
    <w:rsid w:val="00791E6F"/>
    <w:rsid w:val="0079443E"/>
    <w:rsid w:val="00795CAD"/>
    <w:rsid w:val="00797A23"/>
    <w:rsid w:val="007A0386"/>
    <w:rsid w:val="007A343A"/>
    <w:rsid w:val="007A3B43"/>
    <w:rsid w:val="007A55DF"/>
    <w:rsid w:val="007A6691"/>
    <w:rsid w:val="007B13FD"/>
    <w:rsid w:val="007B5103"/>
    <w:rsid w:val="007B6594"/>
    <w:rsid w:val="007B6D7D"/>
    <w:rsid w:val="007E285D"/>
    <w:rsid w:val="007F0B9A"/>
    <w:rsid w:val="007F3FAE"/>
    <w:rsid w:val="007F48F1"/>
    <w:rsid w:val="007F55F7"/>
    <w:rsid w:val="007F6D38"/>
    <w:rsid w:val="0080133C"/>
    <w:rsid w:val="00804695"/>
    <w:rsid w:val="00812DA7"/>
    <w:rsid w:val="00812FD6"/>
    <w:rsid w:val="0082060E"/>
    <w:rsid w:val="00840628"/>
    <w:rsid w:val="00842646"/>
    <w:rsid w:val="00844D24"/>
    <w:rsid w:val="00855B76"/>
    <w:rsid w:val="00860977"/>
    <w:rsid w:val="008612EF"/>
    <w:rsid w:val="00864209"/>
    <w:rsid w:val="00864291"/>
    <w:rsid w:val="008679CF"/>
    <w:rsid w:val="008734D9"/>
    <w:rsid w:val="0087590D"/>
    <w:rsid w:val="00880A31"/>
    <w:rsid w:val="00882444"/>
    <w:rsid w:val="0088695D"/>
    <w:rsid w:val="00886B1A"/>
    <w:rsid w:val="008870C6"/>
    <w:rsid w:val="00891775"/>
    <w:rsid w:val="008A0722"/>
    <w:rsid w:val="008A15D0"/>
    <w:rsid w:val="008A7B56"/>
    <w:rsid w:val="008B5B35"/>
    <w:rsid w:val="008D72BE"/>
    <w:rsid w:val="008E0A14"/>
    <w:rsid w:val="008E5B63"/>
    <w:rsid w:val="008F40B3"/>
    <w:rsid w:val="008F5DD0"/>
    <w:rsid w:val="00900F96"/>
    <w:rsid w:val="00904B08"/>
    <w:rsid w:val="00905A4B"/>
    <w:rsid w:val="00906693"/>
    <w:rsid w:val="00907381"/>
    <w:rsid w:val="00910B28"/>
    <w:rsid w:val="00911E7B"/>
    <w:rsid w:val="00923895"/>
    <w:rsid w:val="00935799"/>
    <w:rsid w:val="00955A21"/>
    <w:rsid w:val="00970297"/>
    <w:rsid w:val="00982F21"/>
    <w:rsid w:val="00986837"/>
    <w:rsid w:val="00991983"/>
    <w:rsid w:val="00997DC0"/>
    <w:rsid w:val="009A3299"/>
    <w:rsid w:val="009B576D"/>
    <w:rsid w:val="009C1994"/>
    <w:rsid w:val="009C4972"/>
    <w:rsid w:val="009D0F04"/>
    <w:rsid w:val="009D5CCF"/>
    <w:rsid w:val="009E00C4"/>
    <w:rsid w:val="009E07B9"/>
    <w:rsid w:val="009E3B64"/>
    <w:rsid w:val="009E7A88"/>
    <w:rsid w:val="009F3FFA"/>
    <w:rsid w:val="009F5050"/>
    <w:rsid w:val="009F5479"/>
    <w:rsid w:val="009F6043"/>
    <w:rsid w:val="009F7941"/>
    <w:rsid w:val="00A029B0"/>
    <w:rsid w:val="00A05C6A"/>
    <w:rsid w:val="00A17F6B"/>
    <w:rsid w:val="00A25932"/>
    <w:rsid w:val="00A25CC3"/>
    <w:rsid w:val="00A26BE5"/>
    <w:rsid w:val="00A340F9"/>
    <w:rsid w:val="00A36250"/>
    <w:rsid w:val="00A37414"/>
    <w:rsid w:val="00A431AE"/>
    <w:rsid w:val="00A44908"/>
    <w:rsid w:val="00A47DA8"/>
    <w:rsid w:val="00A54235"/>
    <w:rsid w:val="00A643B3"/>
    <w:rsid w:val="00A6526E"/>
    <w:rsid w:val="00A6648E"/>
    <w:rsid w:val="00A72A81"/>
    <w:rsid w:val="00A82175"/>
    <w:rsid w:val="00A86944"/>
    <w:rsid w:val="00A97F7B"/>
    <w:rsid w:val="00AA0EB3"/>
    <w:rsid w:val="00AA62F9"/>
    <w:rsid w:val="00AB56E9"/>
    <w:rsid w:val="00AB5E28"/>
    <w:rsid w:val="00AC189D"/>
    <w:rsid w:val="00AC3600"/>
    <w:rsid w:val="00AC5F1C"/>
    <w:rsid w:val="00AD01D0"/>
    <w:rsid w:val="00AD59E9"/>
    <w:rsid w:val="00AF5692"/>
    <w:rsid w:val="00B025FE"/>
    <w:rsid w:val="00B02D0B"/>
    <w:rsid w:val="00B117EC"/>
    <w:rsid w:val="00B13CEC"/>
    <w:rsid w:val="00B23734"/>
    <w:rsid w:val="00B27F0E"/>
    <w:rsid w:val="00B357ED"/>
    <w:rsid w:val="00B377BA"/>
    <w:rsid w:val="00B40ECA"/>
    <w:rsid w:val="00B45475"/>
    <w:rsid w:val="00B62BEF"/>
    <w:rsid w:val="00B650B7"/>
    <w:rsid w:val="00B804B7"/>
    <w:rsid w:val="00B80809"/>
    <w:rsid w:val="00B90D07"/>
    <w:rsid w:val="00B94CFD"/>
    <w:rsid w:val="00BA38BA"/>
    <w:rsid w:val="00BA72A8"/>
    <w:rsid w:val="00BB40C9"/>
    <w:rsid w:val="00BB7583"/>
    <w:rsid w:val="00BB7CD7"/>
    <w:rsid w:val="00BD3838"/>
    <w:rsid w:val="00BD5ADE"/>
    <w:rsid w:val="00BD7474"/>
    <w:rsid w:val="00BE3250"/>
    <w:rsid w:val="00BE7928"/>
    <w:rsid w:val="00BF3834"/>
    <w:rsid w:val="00C03A45"/>
    <w:rsid w:val="00C03DD1"/>
    <w:rsid w:val="00C148B2"/>
    <w:rsid w:val="00C1673C"/>
    <w:rsid w:val="00C23250"/>
    <w:rsid w:val="00C26D80"/>
    <w:rsid w:val="00C36F19"/>
    <w:rsid w:val="00C4017F"/>
    <w:rsid w:val="00C6015C"/>
    <w:rsid w:val="00C609D3"/>
    <w:rsid w:val="00C61F40"/>
    <w:rsid w:val="00C64A31"/>
    <w:rsid w:val="00C660CF"/>
    <w:rsid w:val="00C71237"/>
    <w:rsid w:val="00C7749A"/>
    <w:rsid w:val="00C94622"/>
    <w:rsid w:val="00CA11E1"/>
    <w:rsid w:val="00CA2A72"/>
    <w:rsid w:val="00CA3C73"/>
    <w:rsid w:val="00CB296F"/>
    <w:rsid w:val="00CB6CBE"/>
    <w:rsid w:val="00CD09E0"/>
    <w:rsid w:val="00CE0600"/>
    <w:rsid w:val="00CF0115"/>
    <w:rsid w:val="00D01B6F"/>
    <w:rsid w:val="00D06C9D"/>
    <w:rsid w:val="00D116EF"/>
    <w:rsid w:val="00D22200"/>
    <w:rsid w:val="00D37CCB"/>
    <w:rsid w:val="00D4226E"/>
    <w:rsid w:val="00D42F15"/>
    <w:rsid w:val="00D43573"/>
    <w:rsid w:val="00D45772"/>
    <w:rsid w:val="00D62B98"/>
    <w:rsid w:val="00D70021"/>
    <w:rsid w:val="00D827A9"/>
    <w:rsid w:val="00D856DD"/>
    <w:rsid w:val="00D90250"/>
    <w:rsid w:val="00D94AEE"/>
    <w:rsid w:val="00D95865"/>
    <w:rsid w:val="00D9735A"/>
    <w:rsid w:val="00D9745F"/>
    <w:rsid w:val="00DA44CC"/>
    <w:rsid w:val="00DA76F4"/>
    <w:rsid w:val="00DB447B"/>
    <w:rsid w:val="00DB71F5"/>
    <w:rsid w:val="00DC2456"/>
    <w:rsid w:val="00DC2DE7"/>
    <w:rsid w:val="00DC332E"/>
    <w:rsid w:val="00DC3E91"/>
    <w:rsid w:val="00DC4107"/>
    <w:rsid w:val="00DD1FC4"/>
    <w:rsid w:val="00DD2B0B"/>
    <w:rsid w:val="00DD402D"/>
    <w:rsid w:val="00DD4A15"/>
    <w:rsid w:val="00DD6522"/>
    <w:rsid w:val="00DE7828"/>
    <w:rsid w:val="00DF08F8"/>
    <w:rsid w:val="00E034DA"/>
    <w:rsid w:val="00E06F6C"/>
    <w:rsid w:val="00E10150"/>
    <w:rsid w:val="00E158F4"/>
    <w:rsid w:val="00E23038"/>
    <w:rsid w:val="00E25870"/>
    <w:rsid w:val="00E2668D"/>
    <w:rsid w:val="00E3255D"/>
    <w:rsid w:val="00E32BF5"/>
    <w:rsid w:val="00E333EA"/>
    <w:rsid w:val="00E35B6C"/>
    <w:rsid w:val="00E37468"/>
    <w:rsid w:val="00E470D6"/>
    <w:rsid w:val="00E521AE"/>
    <w:rsid w:val="00E5260D"/>
    <w:rsid w:val="00E6175B"/>
    <w:rsid w:val="00E642AA"/>
    <w:rsid w:val="00E64FF5"/>
    <w:rsid w:val="00E6533A"/>
    <w:rsid w:val="00E70808"/>
    <w:rsid w:val="00E72229"/>
    <w:rsid w:val="00E76514"/>
    <w:rsid w:val="00E7767D"/>
    <w:rsid w:val="00E817C4"/>
    <w:rsid w:val="00E82D8F"/>
    <w:rsid w:val="00E8760E"/>
    <w:rsid w:val="00E947A9"/>
    <w:rsid w:val="00E95B1F"/>
    <w:rsid w:val="00EB5FB9"/>
    <w:rsid w:val="00EB7C0C"/>
    <w:rsid w:val="00EC3AAF"/>
    <w:rsid w:val="00ED1D60"/>
    <w:rsid w:val="00EE4218"/>
    <w:rsid w:val="00EE4C58"/>
    <w:rsid w:val="00EE6444"/>
    <w:rsid w:val="00EE79BD"/>
    <w:rsid w:val="00EF1EFA"/>
    <w:rsid w:val="00F01E10"/>
    <w:rsid w:val="00F05CAA"/>
    <w:rsid w:val="00F12838"/>
    <w:rsid w:val="00F1488E"/>
    <w:rsid w:val="00F168DD"/>
    <w:rsid w:val="00F2167B"/>
    <w:rsid w:val="00F26F6E"/>
    <w:rsid w:val="00F34E8D"/>
    <w:rsid w:val="00F3636D"/>
    <w:rsid w:val="00F37EAE"/>
    <w:rsid w:val="00F42571"/>
    <w:rsid w:val="00F451F8"/>
    <w:rsid w:val="00F515FC"/>
    <w:rsid w:val="00F6145E"/>
    <w:rsid w:val="00F64E6F"/>
    <w:rsid w:val="00F722BA"/>
    <w:rsid w:val="00F91E84"/>
    <w:rsid w:val="00F964BD"/>
    <w:rsid w:val="00F9735A"/>
    <w:rsid w:val="00FA364D"/>
    <w:rsid w:val="00FA5BF0"/>
    <w:rsid w:val="00FB13C4"/>
    <w:rsid w:val="00FB27DF"/>
    <w:rsid w:val="00FB336F"/>
    <w:rsid w:val="00FB4777"/>
    <w:rsid w:val="00FC4228"/>
    <w:rsid w:val="00FD302A"/>
    <w:rsid w:val="00FE16F2"/>
    <w:rsid w:val="00FE5C97"/>
    <w:rsid w:val="00FE6E3A"/>
    <w:rsid w:val="00FE7A04"/>
    <w:rsid w:val="00FF18AE"/>
    <w:rsid w:val="00FF35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Heading2">
    <w:name w:val="heading 2"/>
    <w:basedOn w:val="Normal"/>
    <w:next w:val="Normal"/>
    <w:link w:val="Heading2Char"/>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Heading3">
    <w:name w:val="heading 3"/>
    <w:basedOn w:val="Normal"/>
    <w:next w:val="Normal"/>
    <w:link w:val="Heading3Char"/>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DefaultParagraphFont"/>
    <w:uiPriority w:val="99"/>
    <w:unhideWhenUsed/>
    <w:rsid w:val="008D72BE"/>
    <w:rPr>
      <w:color w:val="0563C1" w:themeColor="hyperlink"/>
      <w:u w:val="single"/>
    </w:rPr>
  </w:style>
  <w:style w:type="paragraph" w:styleId="Caption">
    <w:name w:val="caption"/>
    <w:basedOn w:val="Normal"/>
    <w:next w:val="Normal"/>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Normal"/>
    <w:qFormat/>
    <w:rsid w:val="008D72BE"/>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2BE"/>
    <w:rPr>
      <w:rFonts w:asciiTheme="majorHAnsi" w:eastAsiaTheme="majorEastAsia" w:hAnsiTheme="majorHAnsi" w:cstheme="majorBidi"/>
      <w:color w:val="2F5496" w:themeColor="accent1" w:themeShade="BF"/>
      <w:sz w:val="32"/>
      <w:szCs w:val="32"/>
      <w:lang w:val="de-DE"/>
    </w:rPr>
  </w:style>
  <w:style w:type="paragraph" w:styleId="NoSpacing">
    <w:name w:val="No Spacing"/>
    <w:uiPriority w:val="1"/>
    <w:qFormat/>
    <w:rsid w:val="00F34E8D"/>
    <w:pPr>
      <w:spacing w:after="0" w:line="240" w:lineRule="auto"/>
    </w:pPr>
  </w:style>
  <w:style w:type="character" w:customStyle="1" w:styleId="Heading3Char">
    <w:name w:val="Heading 3 Char"/>
    <w:basedOn w:val="DefaultParagraphFont"/>
    <w:link w:val="Heading3"/>
    <w:uiPriority w:val="9"/>
    <w:rsid w:val="00FD302A"/>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A198D"/>
    <w:rPr>
      <w:color w:val="808080"/>
    </w:rPr>
  </w:style>
  <w:style w:type="character" w:customStyle="1" w:styleId="Heading4Char">
    <w:name w:val="Heading 4 Char"/>
    <w:basedOn w:val="DefaultParagraphFont"/>
    <w:link w:val="Heading4"/>
    <w:uiPriority w:val="9"/>
    <w:rsid w:val="00F1488E"/>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94CFD"/>
    <w:pPr>
      <w:ind w:left="720"/>
      <w:contextualSpacing/>
    </w:pPr>
  </w:style>
  <w:style w:type="paragraph" w:styleId="BalloonText">
    <w:name w:val="Balloon Text"/>
    <w:basedOn w:val="Normal"/>
    <w:link w:val="BalloonTextChar"/>
    <w:uiPriority w:val="99"/>
    <w:semiHidden/>
    <w:unhideWhenUsed/>
    <w:rsid w:val="006F0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86E"/>
    <w:rPr>
      <w:rFonts w:ascii="Segoe UI" w:hAnsi="Segoe UI" w:cs="Segoe UI"/>
      <w:sz w:val="18"/>
      <w:szCs w:val="18"/>
    </w:rPr>
  </w:style>
  <w:style w:type="character" w:styleId="Strong">
    <w:name w:val="Strong"/>
    <w:basedOn w:val="DefaultParagraphFont"/>
    <w:uiPriority w:val="22"/>
    <w:qFormat/>
    <w:rsid w:val="00D01B6F"/>
    <w:rPr>
      <w:b/>
      <w:bCs/>
    </w:rPr>
  </w:style>
  <w:style w:type="paragraph" w:styleId="NormalWeb">
    <w:name w:val="Normal (Web)"/>
    <w:basedOn w:val="Normal"/>
    <w:uiPriority w:val="99"/>
    <w:semiHidden/>
    <w:unhideWhenUsed/>
    <w:rsid w:val="0017246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05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5540"/>
  </w:style>
  <w:style w:type="paragraph" w:styleId="Footer">
    <w:name w:val="footer"/>
    <w:basedOn w:val="Normal"/>
    <w:link w:val="FooterChar"/>
    <w:uiPriority w:val="99"/>
    <w:unhideWhenUsed/>
    <w:rsid w:val="00605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5540"/>
  </w:style>
  <w:style w:type="character" w:styleId="CommentReference">
    <w:name w:val="annotation reference"/>
    <w:basedOn w:val="DefaultParagraphFont"/>
    <w:uiPriority w:val="99"/>
    <w:semiHidden/>
    <w:unhideWhenUsed/>
    <w:rsid w:val="00986837"/>
    <w:rPr>
      <w:sz w:val="16"/>
      <w:szCs w:val="16"/>
    </w:rPr>
  </w:style>
  <w:style w:type="paragraph" w:styleId="CommentText">
    <w:name w:val="annotation text"/>
    <w:basedOn w:val="Normal"/>
    <w:link w:val="CommentTextChar"/>
    <w:uiPriority w:val="99"/>
    <w:semiHidden/>
    <w:unhideWhenUsed/>
    <w:rsid w:val="00986837"/>
    <w:pPr>
      <w:spacing w:line="240" w:lineRule="auto"/>
    </w:pPr>
    <w:rPr>
      <w:sz w:val="20"/>
      <w:szCs w:val="20"/>
    </w:rPr>
  </w:style>
  <w:style w:type="character" w:customStyle="1" w:styleId="CommentTextChar">
    <w:name w:val="Comment Text Char"/>
    <w:basedOn w:val="DefaultParagraphFont"/>
    <w:link w:val="CommentText"/>
    <w:uiPriority w:val="99"/>
    <w:semiHidden/>
    <w:rsid w:val="00986837"/>
    <w:rPr>
      <w:sz w:val="20"/>
      <w:szCs w:val="20"/>
    </w:rPr>
  </w:style>
  <w:style w:type="paragraph" w:styleId="CommentSubject">
    <w:name w:val="annotation subject"/>
    <w:basedOn w:val="CommentText"/>
    <w:next w:val="CommentText"/>
    <w:link w:val="CommentSubjectChar"/>
    <w:uiPriority w:val="99"/>
    <w:semiHidden/>
    <w:unhideWhenUsed/>
    <w:rsid w:val="00986837"/>
    <w:rPr>
      <w:b/>
      <w:bCs/>
    </w:rPr>
  </w:style>
  <w:style w:type="character" w:customStyle="1" w:styleId="CommentSubjectChar">
    <w:name w:val="Comment Subject Char"/>
    <w:basedOn w:val="CommentTextChar"/>
    <w:link w:val="CommentSubject"/>
    <w:uiPriority w:val="99"/>
    <w:semiHidden/>
    <w:rsid w:val="00986837"/>
    <w:rPr>
      <w:b/>
      <w:bCs/>
      <w:sz w:val="20"/>
      <w:szCs w:val="20"/>
    </w:rPr>
  </w:style>
  <w:style w:type="character" w:customStyle="1" w:styleId="numbercell">
    <w:name w:val="numbercell"/>
    <w:basedOn w:val="DefaultParagraphFont"/>
    <w:rsid w:val="004338B5"/>
  </w:style>
  <w:style w:type="character" w:styleId="LineNumber">
    <w:name w:val="line number"/>
    <w:basedOn w:val="DefaultParagraphFont"/>
    <w:uiPriority w:val="99"/>
    <w:semiHidden/>
    <w:unhideWhenUsed/>
    <w:rsid w:val="00A029B0"/>
  </w:style>
  <w:style w:type="character" w:styleId="UnresolvedMention">
    <w:name w:val="Unresolved Mention"/>
    <w:basedOn w:val="DefaultParagraphFont"/>
    <w:uiPriority w:val="99"/>
    <w:semiHidden/>
    <w:unhideWhenUsed/>
    <w:rsid w:val="00D973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602167">
      <w:bodyDiv w:val="1"/>
      <w:marLeft w:val="0"/>
      <w:marRight w:val="0"/>
      <w:marTop w:val="0"/>
      <w:marBottom w:val="0"/>
      <w:divBdr>
        <w:top w:val="none" w:sz="0" w:space="0" w:color="auto"/>
        <w:left w:val="none" w:sz="0" w:space="0" w:color="auto"/>
        <w:bottom w:val="none" w:sz="0" w:space="0" w:color="auto"/>
        <w:right w:val="none" w:sz="0" w:space="0" w:color="auto"/>
      </w:divBdr>
    </w:div>
    <w:div w:id="269360179">
      <w:bodyDiv w:val="1"/>
      <w:marLeft w:val="0"/>
      <w:marRight w:val="0"/>
      <w:marTop w:val="0"/>
      <w:marBottom w:val="0"/>
      <w:divBdr>
        <w:top w:val="none" w:sz="0" w:space="0" w:color="auto"/>
        <w:left w:val="none" w:sz="0" w:space="0" w:color="auto"/>
        <w:bottom w:val="none" w:sz="0" w:space="0" w:color="auto"/>
        <w:right w:val="none" w:sz="0" w:space="0" w:color="auto"/>
      </w:divBdr>
    </w:div>
    <w:div w:id="604462373">
      <w:bodyDiv w:val="1"/>
      <w:marLeft w:val="0"/>
      <w:marRight w:val="0"/>
      <w:marTop w:val="0"/>
      <w:marBottom w:val="0"/>
      <w:divBdr>
        <w:top w:val="none" w:sz="0" w:space="0" w:color="auto"/>
        <w:left w:val="none" w:sz="0" w:space="0" w:color="auto"/>
        <w:bottom w:val="none" w:sz="0" w:space="0" w:color="auto"/>
        <w:right w:val="none" w:sz="0" w:space="0" w:color="auto"/>
      </w:divBdr>
    </w:div>
    <w:div w:id="1116023167">
      <w:bodyDiv w:val="1"/>
      <w:marLeft w:val="0"/>
      <w:marRight w:val="0"/>
      <w:marTop w:val="0"/>
      <w:marBottom w:val="0"/>
      <w:divBdr>
        <w:top w:val="none" w:sz="0" w:space="0" w:color="auto"/>
        <w:left w:val="none" w:sz="0" w:space="0" w:color="auto"/>
        <w:bottom w:val="none" w:sz="0" w:space="0" w:color="auto"/>
        <w:right w:val="none" w:sz="0" w:space="0" w:color="auto"/>
      </w:divBdr>
    </w:div>
    <w:div w:id="1544562287">
      <w:bodyDiv w:val="1"/>
      <w:marLeft w:val="0"/>
      <w:marRight w:val="0"/>
      <w:marTop w:val="0"/>
      <w:marBottom w:val="0"/>
      <w:divBdr>
        <w:top w:val="none" w:sz="0" w:space="0" w:color="auto"/>
        <w:left w:val="none" w:sz="0" w:space="0" w:color="auto"/>
        <w:bottom w:val="none" w:sz="0" w:space="0" w:color="auto"/>
        <w:right w:val="none" w:sz="0" w:space="0" w:color="auto"/>
      </w:divBdr>
    </w:div>
    <w:div w:id="1619338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8vg95/"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b-jorges/SD-of-Gravity-Prior" TargetMode="External"/><Relationship Id="rId4" Type="http://schemas.openxmlformats.org/officeDocument/2006/relationships/settings" Target="settings.xml"/><Relationship Id="rId9" Type="http://schemas.openxmlformats.org/officeDocument/2006/relationships/hyperlink" Target="https://github.com/b-jorges/SD-of-Gravity-Prior" TargetMode="Externa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040696-0AC1-4B84-974E-C7A5551D8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7</Pages>
  <Words>30672</Words>
  <Characters>174833</Characters>
  <Application>Microsoft Office Word</Application>
  <DocSecurity>0</DocSecurity>
  <Lines>1456</Lines>
  <Paragraphs>4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5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3</cp:revision>
  <cp:lastPrinted>2020-07-10T05:30:00Z</cp:lastPrinted>
  <dcterms:created xsi:type="dcterms:W3CDTF">2020-07-10T05:19:00Z</dcterms:created>
  <dcterms:modified xsi:type="dcterms:W3CDTF">2020-07-21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